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FF0FF7" w14:textId="6A80DE20" w:rsidR="00EB5521" w:rsidRDefault="00735AD5" w:rsidP="00256464">
      <w:pPr>
        <w:pStyle w:val="Heading1"/>
      </w:pPr>
      <w:r>
        <w:t>Supplementary Material</w:t>
      </w:r>
    </w:p>
    <w:p w14:paraId="6CD65175" w14:textId="77777777" w:rsidR="00256464" w:rsidRPr="00256464" w:rsidRDefault="00256464" w:rsidP="00256464"/>
    <w:p w14:paraId="1B2DF684" w14:textId="74FFDB8E" w:rsidR="000A437B" w:rsidRDefault="000A437B" w:rsidP="00256464">
      <w:pPr>
        <w:pStyle w:val="Heading2"/>
        <w:numPr>
          <w:ilvl w:val="0"/>
          <w:numId w:val="3"/>
        </w:numPr>
      </w:pPr>
      <w:r w:rsidRPr="00256464">
        <w:t>Figure Images</w:t>
      </w:r>
    </w:p>
    <w:p w14:paraId="1696BFB7" w14:textId="77777777" w:rsidR="00256464" w:rsidRPr="00256464" w:rsidRDefault="00256464" w:rsidP="00735AD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6"/>
        <w:gridCol w:w="1066"/>
        <w:gridCol w:w="1373"/>
        <w:gridCol w:w="2943"/>
        <w:gridCol w:w="1101"/>
        <w:gridCol w:w="1847"/>
      </w:tblGrid>
      <w:tr w:rsidR="00FB756E" w:rsidRPr="00DB52CC" w14:paraId="0B68830A" w14:textId="4F148895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DDDDD" w:themeFill="accent1"/>
          </w:tcPr>
          <w:p w14:paraId="27526382" w14:textId="69412262" w:rsidR="00FB756E" w:rsidRPr="00A1595E" w:rsidRDefault="00FB756E" w:rsidP="00735AD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 xml:space="preserve">Figure 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  <w:shd w:val="clear" w:color="auto" w:fill="DDDDDD" w:themeFill="accent1"/>
          </w:tcPr>
          <w:p w14:paraId="5033EA01" w14:textId="11FB402B" w:rsidR="00FB756E" w:rsidRPr="00A1595E" w:rsidRDefault="00FB756E" w:rsidP="00735AD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Figure Subheading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shd w:val="clear" w:color="auto" w:fill="DDDDDD" w:themeFill="accent1"/>
          </w:tcPr>
          <w:p w14:paraId="1EC02CAC" w14:textId="45470266" w:rsidR="00FB756E" w:rsidRPr="00A1595E" w:rsidRDefault="00FB756E" w:rsidP="00735AD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Stamp Type</w:t>
            </w:r>
          </w:p>
        </w:tc>
        <w:tc>
          <w:tcPr>
            <w:tcW w:w="2989" w:type="dxa"/>
            <w:shd w:val="clear" w:color="auto" w:fill="DDDDDD" w:themeFill="accent1"/>
          </w:tcPr>
          <w:p w14:paraId="4D7E9009" w14:textId="3A0639C6" w:rsidR="00FB756E" w:rsidRPr="00A1595E" w:rsidRDefault="00FB756E" w:rsidP="00735AD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 xml:space="preserve">Stamp ID </w:t>
            </w:r>
          </w:p>
        </w:tc>
        <w:tc>
          <w:tcPr>
            <w:tcW w:w="1106" w:type="dxa"/>
            <w:shd w:val="clear" w:color="auto" w:fill="DDDDDD" w:themeFill="accent1"/>
          </w:tcPr>
          <w:p w14:paraId="7C710727" w14:textId="14212A30" w:rsidR="00FB756E" w:rsidRPr="00A1595E" w:rsidRDefault="00FB756E" w:rsidP="00735AD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Study GLF ID (Brough et al., 2019 ID in parenthesis)</w:t>
            </w:r>
          </w:p>
        </w:tc>
        <w:tc>
          <w:tcPr>
            <w:tcW w:w="1847" w:type="dxa"/>
            <w:shd w:val="clear" w:color="auto" w:fill="DDDDDD" w:themeFill="accent1"/>
          </w:tcPr>
          <w:p w14:paraId="61C89A16" w14:textId="1E6AA60D" w:rsidR="00FB756E" w:rsidRPr="00A1595E" w:rsidRDefault="00FB756E" w:rsidP="00735AD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Reference</w:t>
            </w:r>
          </w:p>
        </w:tc>
      </w:tr>
      <w:tr w:rsidR="00FB756E" w:rsidRPr="00DB52CC" w14:paraId="0846C531" w14:textId="67CC35A7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77BAF9" w14:textId="6F965793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429F708A" w14:textId="4DF6E05E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a)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vAlign w:val="center"/>
          </w:tcPr>
          <w:p w14:paraId="634CBFF7" w14:textId="72A5183A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CTX Mosaic (Murray Labs)</w:t>
            </w:r>
          </w:p>
        </w:tc>
        <w:tc>
          <w:tcPr>
            <w:tcW w:w="2989" w:type="dxa"/>
          </w:tcPr>
          <w:p w14:paraId="1D740374" w14:textId="77B0EAC6" w:rsidR="00FB756E" w:rsidRPr="00A1595E" w:rsidRDefault="00A77F95" w:rsidP="00496CD7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Murray-Lab_CTX-Mosaic_beta01_</w:t>
            </w:r>
            <w:r w:rsidR="00FB756E" w:rsidRPr="00A1595E">
              <w:rPr>
                <w:sz w:val="18"/>
                <w:szCs w:val="18"/>
              </w:rPr>
              <w:t>E102_N-42</w:t>
            </w:r>
          </w:p>
          <w:p w14:paraId="126D5AF3" w14:textId="0F7BDA57" w:rsidR="00FB756E" w:rsidRPr="00A1595E" w:rsidRDefault="00FB756E" w:rsidP="00496CD7">
            <w:pPr>
              <w:rPr>
                <w:sz w:val="18"/>
                <w:szCs w:val="18"/>
              </w:rPr>
            </w:pPr>
          </w:p>
        </w:tc>
        <w:tc>
          <w:tcPr>
            <w:tcW w:w="1106" w:type="dxa"/>
            <w:vAlign w:val="center"/>
          </w:tcPr>
          <w:p w14:paraId="03AF00BC" w14:textId="77777777" w:rsidR="00FB756E" w:rsidRPr="00A1595E" w:rsidRDefault="00FB756E" w:rsidP="00D566F1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  <w:p w14:paraId="1B719655" w14:textId="72A3743B" w:rsidR="00FB756E" w:rsidRPr="00A1595E" w:rsidRDefault="00FB756E" w:rsidP="00D566F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847" w:type="dxa"/>
            <w:vAlign w:val="center"/>
          </w:tcPr>
          <w:p w14:paraId="20332495" w14:textId="172C597C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3aakLLIG","properties":{"formattedCitation":"(Dickson et al., 2018)","plainCitation":"(Dickson et al., 2018)","noteIndex":0},"citationItems":[{"id":40,"uris":["http://zotero.org/users/10597531/items/DXU8D6ET"],"itemData":{"id":40,"type":"article-journal","issue":"2083","language":"en","page":"2","source":"Zotero","title":"A global, blended CTX mosaic of Mars wit vectorized seam mapping: A new mosaicking pipeline using principles of non-destructive image editing. J. L. 2.","author":[{"family":"Dickson","given":"J. L."},{"family":"Kerber","given":"L. A."},{"family":"Fassett","given":"C I"},{"family":"Ehlmann","given":"B L"}],"issued":{"date-parts":[["2018"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Dickson et al., 2018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FB756E" w:rsidRPr="00DB52CC" w14:paraId="29C3F33D" w14:textId="650F2498" w:rsidTr="00025DB9">
        <w:trPr>
          <w:trHeight w:val="740"/>
        </w:trPr>
        <w:tc>
          <w:tcPr>
            <w:tcW w:w="68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8A81DDA" w14:textId="4E9540A3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</w:t>
            </w:r>
          </w:p>
          <w:p w14:paraId="1E07A306" w14:textId="5D4A0133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11B538F8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b)</w:t>
            </w:r>
          </w:p>
          <w:p w14:paraId="3F9B7B76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c)</w:t>
            </w:r>
          </w:p>
          <w:p w14:paraId="2AB19071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c)</w:t>
            </w:r>
          </w:p>
          <w:p w14:paraId="079F023C" w14:textId="49A53FBA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d)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vAlign w:val="center"/>
          </w:tcPr>
          <w:p w14:paraId="0E838670" w14:textId="79AD478E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CTX</w:t>
            </w:r>
          </w:p>
          <w:p w14:paraId="2605D5D4" w14:textId="562A636F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989" w:type="dxa"/>
          </w:tcPr>
          <w:p w14:paraId="42F9E484" w14:textId="6453611E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B20_017525_2186_XN_38N303W</w:t>
            </w:r>
          </w:p>
          <w:p w14:paraId="07C07C3D" w14:textId="04879137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P17_007714_2184_XN_38N284W</w:t>
            </w:r>
          </w:p>
          <w:p w14:paraId="7E6AF34B" w14:textId="26FF05FB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G02_018856_2186_XN_38N284W</w:t>
            </w:r>
          </w:p>
          <w:p w14:paraId="53E451AB" w14:textId="77777777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B05_011565_2225_XI_42N309W</w:t>
            </w:r>
          </w:p>
          <w:p w14:paraId="48E8E5C8" w14:textId="621828DB" w:rsidR="00A77F95" w:rsidRPr="00A1595E" w:rsidRDefault="00A77F95" w:rsidP="000A437B">
            <w:pPr>
              <w:rPr>
                <w:sz w:val="18"/>
                <w:szCs w:val="18"/>
              </w:rPr>
            </w:pPr>
          </w:p>
        </w:tc>
        <w:tc>
          <w:tcPr>
            <w:tcW w:w="1106" w:type="dxa"/>
          </w:tcPr>
          <w:p w14:paraId="51480FD8" w14:textId="77777777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  <w:p w14:paraId="687F5038" w14:textId="516E20F3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  <w:p w14:paraId="08F2DDFA" w14:textId="6BA3A0EE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  <w:p w14:paraId="0DE77396" w14:textId="3F248E29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429)</w:t>
            </w:r>
          </w:p>
        </w:tc>
        <w:tc>
          <w:tcPr>
            <w:tcW w:w="1847" w:type="dxa"/>
            <w:vAlign w:val="center"/>
          </w:tcPr>
          <w:p w14:paraId="10FBCB77" w14:textId="0AFACEC5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HUiyrmYO","properties":{"formattedCitation":"(Malin et al., 2007)","plainCitation":"(Malin et al., 2007)","noteIndex":0},"citationItems":[{"id":916,"uris":["http://zotero.org/users/10597531/items/2HHF6PMG"],"itemData":{"id":916,"type":"article-journal","container-title":"Journal of Geophysical Research","DOI":"10.1029/2006JE002808","ISSN":"0148-0227","issue":"E5","journalAbbreviation":"J. Geophys. Res.","language":"en","page":"E05S04","source":"DOI.org (Crossref)","title":"Context Camera Investigation on board the Mars Reconnaissance Orbiter","volume":"112","author":[{"family":"Malin","given":"Michael C."},{"family":"Bell","given":"James F."},{"family":"Cantor","given":"Bruce A."},{"family":"Caplinger","given":"Michael A."},{"family":"Calvin","given":"Wendy M."},{"family":"Clancy","given":"R. Todd"},{"family":"Edgett","given":"Kenneth S."},{"family":"Edwards","given":"Lawrence"},{"family":"Haberle","given":"Robert M."},{"family":"James","given":"Philip B."},{"family":"Lee","given":"Steven W."},{"family":"Ravine","given":"Michael A."},{"family":"Thomas","given":"Peter C."},{"family":"Wolff","given":"Michael J."}],"issued":{"date-parts":[["2007",5,18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Malin et al., 2007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FB756E" w:rsidRPr="00DB52CC" w14:paraId="4692E9FD" w14:textId="5DFBBCEA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B2616E" w14:textId="4FFDA20B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2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68BC562" w14:textId="13744233" w:rsidR="00FB756E" w:rsidRPr="00A1595E" w:rsidRDefault="00D566F1" w:rsidP="00D566F1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vAlign w:val="center"/>
          </w:tcPr>
          <w:p w14:paraId="2A5094C0" w14:textId="34A7C40C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Mars Orbital Laser Altimeter</w:t>
            </w:r>
          </w:p>
        </w:tc>
        <w:tc>
          <w:tcPr>
            <w:tcW w:w="2989" w:type="dxa"/>
          </w:tcPr>
          <w:p w14:paraId="368AB3DB" w14:textId="77777777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Mars MGS MOLA – MEX HRSC Blended DEM Global 200m v2</w:t>
            </w:r>
          </w:p>
          <w:p w14:paraId="706750C8" w14:textId="2545EF41" w:rsidR="00FB756E" w:rsidRPr="00A1595E" w:rsidRDefault="00FB756E" w:rsidP="000A437B">
            <w:pPr>
              <w:rPr>
                <w:sz w:val="18"/>
                <w:szCs w:val="18"/>
              </w:rPr>
            </w:pPr>
          </w:p>
        </w:tc>
        <w:tc>
          <w:tcPr>
            <w:tcW w:w="1106" w:type="dxa"/>
            <w:vAlign w:val="center"/>
          </w:tcPr>
          <w:p w14:paraId="6466FEE0" w14:textId="77777777" w:rsidR="00FB756E" w:rsidRPr="00A1595E" w:rsidRDefault="00FB756E" w:rsidP="00D566F1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  <w:p w14:paraId="45E8EF8B" w14:textId="1095F865" w:rsidR="00FB756E" w:rsidRPr="00A1595E" w:rsidRDefault="00FB756E" w:rsidP="00D566F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847" w:type="dxa"/>
            <w:vAlign w:val="center"/>
          </w:tcPr>
          <w:p w14:paraId="1D8B54E5" w14:textId="0349EBD5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w5tHJBcr","properties":{"formattedCitation":"(Fergason et al., 2018)","plainCitation":"(Fergason et al., 2018)","noteIndex":0},"citationItems":[{"id":918,"uris":["http://zotero.org/users/10597531/items/8VXJ96EZ"],"itemData":{"id":918,"type":"article-journal","container-title":"Astrogeology PDS Annex, US Geological Survey","note":"publisher: USGS Astrogeology Science Center","title":"HRSC and MOLA blended digital elevation model at 200m v2","author":[{"family":"Fergason","given":"RL"},{"family":"Hare","given":"TM"},{"family":"Laura","given":"J"}],"issued":{"date-parts":[["2018"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Fergason et al., 2018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FB756E" w:rsidRPr="00DB52CC" w14:paraId="2E06CF01" w14:textId="38237726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91E298" w14:textId="27250CA2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3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23DB3EF0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B1)</w:t>
            </w:r>
          </w:p>
          <w:p w14:paraId="3C2EC33D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B2)</w:t>
            </w:r>
          </w:p>
          <w:p w14:paraId="4D8A3713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PL2)</w:t>
            </w:r>
          </w:p>
          <w:p w14:paraId="6E928F5F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AM2)</w:t>
            </w:r>
          </w:p>
          <w:p w14:paraId="1D95D4A8" w14:textId="502D8628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T2)</w:t>
            </w:r>
          </w:p>
          <w:p w14:paraId="7D809DD2" w14:textId="32499DEE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B3)</w:t>
            </w:r>
          </w:p>
          <w:p w14:paraId="4D3C753F" w14:textId="5987732F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PL3)</w:t>
            </w:r>
          </w:p>
          <w:p w14:paraId="3C5AB368" w14:textId="4CD1812C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DS3)</w:t>
            </w:r>
          </w:p>
          <w:p w14:paraId="39251747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M3)</w:t>
            </w:r>
          </w:p>
          <w:p w14:paraId="5EFADE8D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IK3)</w:t>
            </w:r>
          </w:p>
          <w:p w14:paraId="5938A64E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FT3)</w:t>
            </w:r>
          </w:p>
          <w:p w14:paraId="6D50EB6E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RB3)</w:t>
            </w:r>
          </w:p>
          <w:p w14:paraId="5464C6C8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EP3)</w:t>
            </w:r>
          </w:p>
          <w:p w14:paraId="392ACF2F" w14:textId="77777777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R3)</w:t>
            </w:r>
          </w:p>
          <w:p w14:paraId="55C65F36" w14:textId="102DE149" w:rsidR="00FB756E" w:rsidRPr="00A1595E" w:rsidRDefault="00FB756E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P4)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vAlign w:val="center"/>
          </w:tcPr>
          <w:p w14:paraId="24AEA901" w14:textId="3B2000AA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CTX</w:t>
            </w:r>
          </w:p>
        </w:tc>
        <w:tc>
          <w:tcPr>
            <w:tcW w:w="2989" w:type="dxa"/>
          </w:tcPr>
          <w:p w14:paraId="31F2A699" w14:textId="77482915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 xml:space="preserve">d22_035976_1416_xn_38s028w </w:t>
            </w:r>
          </w:p>
          <w:p w14:paraId="413C45CA" w14:textId="77777777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p21_009091_2177_xn_37n085w j05_046861_2157_xn_35n195w</w:t>
            </w:r>
          </w:p>
          <w:p w14:paraId="650B87FE" w14:textId="7FA73BC2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rFonts w:asciiTheme="majorHAnsi" w:hAnsiTheme="majorHAnsi" w:cstheme="majorHAnsi"/>
                <w:color w:val="000000" w:themeColor="text1"/>
                <w:kern w:val="24"/>
                <w:sz w:val="18"/>
                <w:szCs w:val="18"/>
              </w:rPr>
              <w:t>p</w:t>
            </w:r>
            <w:r w:rsidRPr="00A1595E">
              <w:rPr>
                <w:sz w:val="18"/>
                <w:szCs w:val="18"/>
              </w:rPr>
              <w:t>6_007176_1343_</w:t>
            </w:r>
            <w:r w:rsidR="006E5EF1" w:rsidRPr="00A1595E">
              <w:rPr>
                <w:sz w:val="18"/>
                <w:szCs w:val="18"/>
              </w:rPr>
              <w:t>xn</w:t>
            </w:r>
            <w:r w:rsidRPr="00A1595E">
              <w:rPr>
                <w:sz w:val="18"/>
                <w:szCs w:val="18"/>
              </w:rPr>
              <w:t>_45s342w b05_011785_2160_xn_36n195w</w:t>
            </w:r>
          </w:p>
          <w:p w14:paraId="0FB51A46" w14:textId="6831F195" w:rsidR="00FB756E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p16_007153_2225_xn_42n086w</w:t>
            </w:r>
          </w:p>
          <w:p w14:paraId="675B8A59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d22_035976_1416_xn_38s028w</w:t>
            </w:r>
          </w:p>
          <w:p w14:paraId="4E629C75" w14:textId="35E7EF49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p15_006784_2196_xn_39n090w</w:t>
            </w:r>
          </w:p>
          <w:p w14:paraId="2DF994A3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p15_006784_2196_xn_39n090w</w:t>
            </w:r>
          </w:p>
          <w:p w14:paraId="777E6FBD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d19_034695_2168_xn_36n344w</w:t>
            </w:r>
          </w:p>
          <w:p w14:paraId="088DFCAD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b21_017741_2256_xn_45n083w</w:t>
            </w:r>
          </w:p>
          <w:p w14:paraId="59FE1B6C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d19_034695_2168_xn_36n344w</w:t>
            </w:r>
          </w:p>
          <w:p w14:paraId="08513BD7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p01_001426_2201_xn_40n337w</w:t>
            </w:r>
          </w:p>
          <w:p w14:paraId="110DF170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p15_006784_2196_xn_39n090w</w:t>
            </w:r>
          </w:p>
          <w:p w14:paraId="0C2C51CB" w14:textId="77777777" w:rsidR="006E5EF1" w:rsidRPr="00A1595E" w:rsidRDefault="006E5EF1" w:rsidP="00FB756E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j12_049639_2257_xn_45n083w</w:t>
            </w:r>
          </w:p>
          <w:p w14:paraId="5B963F4A" w14:textId="791DED7A" w:rsidR="00A77F95" w:rsidRPr="00A1595E" w:rsidRDefault="00A77F95" w:rsidP="00FB756E">
            <w:pPr>
              <w:rPr>
                <w:sz w:val="18"/>
                <w:szCs w:val="18"/>
              </w:rPr>
            </w:pPr>
          </w:p>
        </w:tc>
        <w:tc>
          <w:tcPr>
            <w:tcW w:w="1106" w:type="dxa"/>
          </w:tcPr>
          <w:p w14:paraId="4C7F4B66" w14:textId="77777777" w:rsidR="00FB756E" w:rsidRPr="00A1595E" w:rsidRDefault="00FB756E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6 (#735)</w:t>
            </w:r>
          </w:p>
          <w:p w14:paraId="0EC39CFC" w14:textId="77777777" w:rsidR="00575E47" w:rsidRPr="00A1595E" w:rsidRDefault="00575E47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30 (#53)</w:t>
            </w:r>
          </w:p>
          <w:p w14:paraId="286DD45F" w14:textId="77777777" w:rsidR="00575E47" w:rsidRPr="00A1595E" w:rsidRDefault="00575E47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29 (#142)</w:t>
            </w:r>
          </w:p>
          <w:p w14:paraId="2A831500" w14:textId="77777777" w:rsidR="00575E47" w:rsidRPr="00A1595E" w:rsidRDefault="00575E47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40 (#1228)</w:t>
            </w:r>
          </w:p>
          <w:p w14:paraId="67E4CB01" w14:textId="77777777" w:rsidR="00575E47" w:rsidRPr="00A1595E" w:rsidRDefault="00575E47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2 (#145)</w:t>
            </w:r>
          </w:p>
          <w:p w14:paraId="39BEDE09" w14:textId="77777777" w:rsidR="00575E47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45 (#65)</w:t>
            </w:r>
          </w:p>
          <w:p w14:paraId="0E8F93BF" w14:textId="77777777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6 (#735)</w:t>
            </w:r>
          </w:p>
          <w:p w14:paraId="321750BA" w14:textId="77777777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5 (#73)</w:t>
            </w:r>
          </w:p>
          <w:p w14:paraId="17A11E3F" w14:textId="77777777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5 (#73)</w:t>
            </w:r>
          </w:p>
          <w:p w14:paraId="191C7637" w14:textId="77777777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6 (#715)</w:t>
            </w:r>
          </w:p>
          <w:p w14:paraId="7AB0A0C3" w14:textId="77777777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1 (#39)</w:t>
            </w:r>
          </w:p>
          <w:p w14:paraId="48AD8E20" w14:textId="77777777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6 (#715)</w:t>
            </w:r>
          </w:p>
          <w:p w14:paraId="7A994401" w14:textId="0E237F93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3 (#672)</w:t>
            </w:r>
          </w:p>
          <w:p w14:paraId="02E1E719" w14:textId="46DA2BB0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5 (#73)</w:t>
            </w:r>
          </w:p>
          <w:p w14:paraId="240AA2B6" w14:textId="047BCDF0" w:rsidR="006E5EF1" w:rsidRPr="00A1595E" w:rsidRDefault="006E5EF1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5 (#31)</w:t>
            </w:r>
          </w:p>
        </w:tc>
        <w:tc>
          <w:tcPr>
            <w:tcW w:w="1847" w:type="dxa"/>
            <w:vAlign w:val="center"/>
          </w:tcPr>
          <w:p w14:paraId="439EBFD3" w14:textId="143A84F0" w:rsidR="00FB756E" w:rsidRPr="00A1595E" w:rsidRDefault="00FB756E" w:rsidP="00FE6C6F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1qMTXNHa","properties":{"formattedCitation":"(Malin et al., 2007)","plainCitation":"(Malin et al., 2007)","noteIndex":0},"citationItems":[{"id":916,"uris":["http://zotero.org/users/10597531/items/2HHF6PMG"],"itemData":{"id":916,"type":"article-journal","container-title":"Journal of Geophysical Research","DOI":"10.1029/2006JE002808","ISSN":"0148-0227","issue":"E5","journalAbbreviation":"J. Geophys. Res.","language":"en","page":"E05S04","source":"DOI.org (Crossref)","title":"Context Camera Investigation on board the Mars Reconnaissance Orbiter","volume":"112","author":[{"family":"Malin","given":"Michael C."},{"family":"Bell","given":"James F."},{"family":"Cantor","given":"Bruce A."},{"family":"Caplinger","given":"Michael A."},{"family":"Calvin","given":"Wendy M."},{"family":"Clancy","given":"R. Todd"},{"family":"Edgett","given":"Kenneth S."},{"family":"Edwards","given":"Lawrence"},{"family":"Haberle","given":"Robert M."},{"family":"James","given":"Philip B."},{"family":"Lee","given":"Steven W."},{"family":"Ravine","given":"Michael A."},{"family":"Thomas","given":"Peter C."},{"family":"Wolff","given":"Michael J."}],"issued":{"date-parts":[["2007",5,18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Malin et al., 2007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FB756E" w:rsidRPr="00DB52CC" w14:paraId="580C311E" w14:textId="77777777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3FFD68" w14:textId="5DD4CB80" w:rsidR="00FB756E" w:rsidRPr="00A1595E" w:rsidRDefault="00A77F95" w:rsidP="000A437B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5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242C42CF" w14:textId="77777777" w:rsidR="00FB756E" w:rsidRPr="00A1595E" w:rsidRDefault="00A77F95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a)</w:t>
            </w:r>
          </w:p>
          <w:p w14:paraId="3B0D420E" w14:textId="75EBF83B" w:rsidR="00A77F95" w:rsidRPr="00A1595E" w:rsidRDefault="00A77F95" w:rsidP="00FB756E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a)</w:t>
            </w:r>
          </w:p>
        </w:tc>
        <w:tc>
          <w:tcPr>
            <w:tcW w:w="1519" w:type="dxa"/>
            <w:tcBorders>
              <w:left w:val="single" w:sz="4" w:space="0" w:color="auto"/>
            </w:tcBorders>
          </w:tcPr>
          <w:p w14:paraId="36E9539A" w14:textId="7698E1B7" w:rsidR="00A77F95" w:rsidRPr="00A1595E" w:rsidRDefault="00A77F95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CTX</w:t>
            </w:r>
          </w:p>
        </w:tc>
        <w:tc>
          <w:tcPr>
            <w:tcW w:w="2989" w:type="dxa"/>
          </w:tcPr>
          <w:p w14:paraId="5D0953D2" w14:textId="77777777" w:rsidR="00FB756E" w:rsidRPr="00A1595E" w:rsidRDefault="00A77F95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k05_055423_2207_xi_40n315w</w:t>
            </w:r>
          </w:p>
          <w:p w14:paraId="3039061A" w14:textId="087C6498" w:rsidR="00A77F95" w:rsidRPr="00A1595E" w:rsidRDefault="00A77F95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k05_055278_2205_xi_40n316w</w:t>
            </w:r>
          </w:p>
        </w:tc>
        <w:tc>
          <w:tcPr>
            <w:tcW w:w="1106" w:type="dxa"/>
          </w:tcPr>
          <w:p w14:paraId="6EFEF872" w14:textId="39410083" w:rsidR="00FB756E" w:rsidRPr="00A1595E" w:rsidRDefault="00A77F95" w:rsidP="000A437B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4 (#498)</w:t>
            </w:r>
          </w:p>
        </w:tc>
        <w:tc>
          <w:tcPr>
            <w:tcW w:w="1847" w:type="dxa"/>
            <w:vAlign w:val="center"/>
          </w:tcPr>
          <w:p w14:paraId="16ABCE0B" w14:textId="73D745B7" w:rsidR="00FB756E" w:rsidRPr="00A1595E" w:rsidRDefault="00A77F95" w:rsidP="00DB52CC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nxI0EuAL","properties":{"formattedCitation":"(Malin et al., 2007)","plainCitation":"(Malin et al., 2007)","noteIndex":0},"citationItems":[{"id":916,"uris":["http://zotero.org/users/10597531/items/2HHF6PMG"],"itemData":{"id":916,"type":"article-journal","container-title":"Journal of Geophysical Research","DOI":"10.1029/2006JE002808","ISSN":"0148-0227","issue":"E5","journalAbbreviation":"J. Geophys. Res.","language":"en","page":"E05S04","source":"DOI.org (Crossref)","title":"Context Camera Investigation on board the Mars Reconnaissance Orbiter","volume":"112","author":[{"family":"Malin","given":"Michael C."},{"family":"Bell","given":"James F."},{"family":"Cantor","given":"Bruce A."},{"family":"Caplinger","given":"Michael A."},{"family":"Calvin","given":"Wendy M."},{"family":"Clancy","given":"R. Todd"},{"family":"Edgett","given":"Kenneth S."},{"family":"Edwards","given":"Lawrence"},{"family":"Haberle","given":"Robert M."},{"family":"James","given":"Philip B."},{"family":"Lee","given":"Steven W."},{"family":"Ravine","given":"Michael A."},{"family":"Thomas","given":"Peter C."},{"family":"Wolff","given":"Michael J."}],"issued":{"date-parts":[["2007",5,18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Malin et al., 2007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A77F95" w:rsidRPr="00DB52CC" w14:paraId="098883F8" w14:textId="77777777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C543C8" w14:textId="249A7598" w:rsidR="00A77F95" w:rsidRPr="00A1595E" w:rsidRDefault="00A77F95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5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0DE383CE" w14:textId="7C661ED7" w:rsidR="00A77F95" w:rsidRPr="00A1595E" w:rsidRDefault="00A77F95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(b)</w:t>
            </w:r>
          </w:p>
        </w:tc>
        <w:tc>
          <w:tcPr>
            <w:tcW w:w="1519" w:type="dxa"/>
            <w:tcBorders>
              <w:left w:val="single" w:sz="4" w:space="0" w:color="auto"/>
            </w:tcBorders>
            <w:vAlign w:val="center"/>
          </w:tcPr>
          <w:p w14:paraId="38C64179" w14:textId="6E313DFF" w:rsidR="00A77F95" w:rsidRPr="00A1595E" w:rsidRDefault="00A77F95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CTX Mosaic (Murray Labs)</w:t>
            </w:r>
          </w:p>
        </w:tc>
        <w:tc>
          <w:tcPr>
            <w:tcW w:w="2989" w:type="dxa"/>
          </w:tcPr>
          <w:p w14:paraId="3AE03F16" w14:textId="77777777" w:rsidR="00A77F95" w:rsidRPr="00A1595E" w:rsidRDefault="00A77F95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Murray-Lab_CTX-Mosaic_beta01_E-092_N38.tif</w:t>
            </w:r>
          </w:p>
          <w:p w14:paraId="28CA956D" w14:textId="77777777" w:rsidR="00A77F95" w:rsidRPr="00A1595E" w:rsidRDefault="00A77F95" w:rsidP="00A77F95">
            <w:pPr>
              <w:rPr>
                <w:sz w:val="18"/>
                <w:szCs w:val="18"/>
              </w:rPr>
            </w:pPr>
          </w:p>
        </w:tc>
        <w:tc>
          <w:tcPr>
            <w:tcW w:w="1106" w:type="dxa"/>
          </w:tcPr>
          <w:p w14:paraId="5303AB90" w14:textId="09E7F79D" w:rsidR="00A77F95" w:rsidRPr="00A1595E" w:rsidRDefault="00A77F95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5 (#73)</w:t>
            </w:r>
          </w:p>
        </w:tc>
        <w:tc>
          <w:tcPr>
            <w:tcW w:w="1847" w:type="dxa"/>
            <w:vAlign w:val="center"/>
          </w:tcPr>
          <w:p w14:paraId="7ED34199" w14:textId="65BED430" w:rsidR="00A77F95" w:rsidRPr="00A1595E" w:rsidRDefault="00A77F95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IrSCmchY","properties":{"formattedCitation":"(Dickson et al., 2018)","plainCitation":"(Dickson et al., 2018)","noteIndex":0},"citationItems":[{"id":40,"uris":["http://zotero.org/users/10597531/items/DXU8D6ET"],"itemData":{"id":40,"type":"article-journal","issue":"2083","language":"en","page":"2","source":"Zotero","title":"A global, blended CTX mosaic of Mars wit vectorized seam mapping: A new mosaicking pipeline using principles of non-destructive image editing. J. L. 2.","author":[{"family":"Dickson","given":"J. L."},{"family":"Kerber","given":"L. A."},{"family":"Fassett","given":"C I"},{"family":"Ehlmann","given":"B L"}],"issued":{"date-parts":[["2018"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Dickson et al., 2018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A77F95" w:rsidRPr="00DB52CC" w14:paraId="17F4449A" w14:textId="77777777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3B7E76" w14:textId="7A9A3BF5" w:rsidR="00A77F95" w:rsidRPr="00A1595E" w:rsidRDefault="00E47F75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8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102ADA22" w14:textId="64E11DAA" w:rsidR="00A77F95" w:rsidRPr="00A1595E" w:rsidRDefault="00E47F75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</w:tc>
        <w:tc>
          <w:tcPr>
            <w:tcW w:w="1519" w:type="dxa"/>
            <w:tcBorders>
              <w:left w:val="single" w:sz="4" w:space="0" w:color="auto"/>
            </w:tcBorders>
          </w:tcPr>
          <w:p w14:paraId="666F45A3" w14:textId="469C0706" w:rsidR="00A77F95" w:rsidRPr="00A1595E" w:rsidRDefault="00E47F75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Mars Orbital Laser Altimeter</w:t>
            </w:r>
          </w:p>
        </w:tc>
        <w:tc>
          <w:tcPr>
            <w:tcW w:w="2989" w:type="dxa"/>
          </w:tcPr>
          <w:p w14:paraId="0B34E294" w14:textId="77777777" w:rsidR="00E47F75" w:rsidRPr="00A1595E" w:rsidRDefault="00E47F75" w:rsidP="00E47F7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Mars MGS MOLA – MEX HRSC Blended DEM Global 200m v2</w:t>
            </w:r>
          </w:p>
          <w:p w14:paraId="55CF7713" w14:textId="77777777" w:rsidR="00A77F95" w:rsidRPr="00A1595E" w:rsidRDefault="00A77F95" w:rsidP="00A77F95">
            <w:pPr>
              <w:rPr>
                <w:sz w:val="18"/>
                <w:szCs w:val="18"/>
              </w:rPr>
            </w:pPr>
          </w:p>
        </w:tc>
        <w:tc>
          <w:tcPr>
            <w:tcW w:w="1106" w:type="dxa"/>
          </w:tcPr>
          <w:p w14:paraId="1892F631" w14:textId="77777777" w:rsidR="00E47F75" w:rsidRPr="00A1595E" w:rsidRDefault="00E47F75" w:rsidP="00E47F7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/a</w:t>
            </w:r>
          </w:p>
          <w:p w14:paraId="0B0602F9" w14:textId="77777777" w:rsidR="00A77F95" w:rsidRPr="00A1595E" w:rsidRDefault="00A77F95" w:rsidP="00A77F95">
            <w:pPr>
              <w:rPr>
                <w:sz w:val="18"/>
                <w:szCs w:val="18"/>
              </w:rPr>
            </w:pPr>
          </w:p>
        </w:tc>
        <w:tc>
          <w:tcPr>
            <w:tcW w:w="1847" w:type="dxa"/>
            <w:vAlign w:val="center"/>
          </w:tcPr>
          <w:p w14:paraId="1317ED38" w14:textId="1A3B5458" w:rsidR="00A77F95" w:rsidRPr="00A1595E" w:rsidRDefault="00DF338D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w5tHJBcr","properties":{"formattedCitation":"(Fergason et al., 2018)","plainCitation":"(Fergason et al., 2018)","noteIndex":0},"citationItems":[{"id":918,"uris":["http://zotero.org/users/10597531/items/8VXJ96EZ"],"itemData":{"id":918,"type":"article-journal","container-title":"Astrogeology PDS Annex, US Geological Survey","note":"publisher: USGS Astrogeology Science Center","title":"HRSC and MOLA blended digital elevation model at 200m v2","author":[{"family":"Fergason","given":"RL"},{"family":"Hare","given":"TM"},{"family":"Laura","given":"J"}],"issued":{"date-parts":[["2018"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Fergason et al., 2018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A77F95" w:rsidRPr="00DB52CC" w14:paraId="08785EB9" w14:textId="77777777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F897D2" w14:textId="187DCD91" w:rsidR="00A77F95" w:rsidRPr="00A1595E" w:rsidRDefault="00DF338D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2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0DBE9250" w14:textId="1A71AF99" w:rsidR="00A77F95" w:rsidRPr="00A1595E" w:rsidRDefault="00DF338D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[A]</w:t>
            </w:r>
          </w:p>
        </w:tc>
        <w:tc>
          <w:tcPr>
            <w:tcW w:w="1519" w:type="dxa"/>
            <w:tcBorders>
              <w:left w:val="single" w:sz="4" w:space="0" w:color="auto"/>
            </w:tcBorders>
          </w:tcPr>
          <w:p w14:paraId="2BE51EE5" w14:textId="1851DC3A" w:rsidR="00A77F95" w:rsidRPr="00A1595E" w:rsidRDefault="00DF338D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CTX</w:t>
            </w:r>
          </w:p>
        </w:tc>
        <w:tc>
          <w:tcPr>
            <w:tcW w:w="2989" w:type="dxa"/>
          </w:tcPr>
          <w:p w14:paraId="0FDEF53C" w14:textId="4B3E2322" w:rsidR="00A77F95" w:rsidRPr="00A1595E" w:rsidRDefault="00DF338D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j13_050028_1389_xn_41s251w</w:t>
            </w:r>
          </w:p>
        </w:tc>
        <w:tc>
          <w:tcPr>
            <w:tcW w:w="1106" w:type="dxa"/>
          </w:tcPr>
          <w:p w14:paraId="6D88F66F" w14:textId="77777777" w:rsidR="00A77F95" w:rsidRPr="00A1595E" w:rsidRDefault="00DF338D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31 (#999)</w:t>
            </w:r>
          </w:p>
          <w:p w14:paraId="7E8C2528" w14:textId="74038FEF" w:rsidR="00DF338D" w:rsidRPr="00A1595E" w:rsidRDefault="00DF338D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42 (#1000)</w:t>
            </w:r>
          </w:p>
        </w:tc>
        <w:tc>
          <w:tcPr>
            <w:tcW w:w="1847" w:type="dxa"/>
            <w:vAlign w:val="center"/>
          </w:tcPr>
          <w:p w14:paraId="7772C18E" w14:textId="1545A28C" w:rsidR="00A77F95" w:rsidRPr="00A1595E" w:rsidRDefault="00DF338D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fldChar w:fldCharType="begin"/>
            </w:r>
            <w:r w:rsidRPr="00A1595E">
              <w:rPr>
                <w:sz w:val="18"/>
                <w:szCs w:val="18"/>
              </w:rPr>
              <w:instrText xml:space="preserve"> ADDIN ZOTERO_ITEM CSL_CITATION {"citationID":"nxI0EuAL","properties":{"formattedCitation":"(Malin et al., 2007)","plainCitation":"(Malin et al., 2007)","noteIndex":0},"citationItems":[{"id":916,"uris":["http://zotero.org/users/10597531/items/2HHF6PMG"],"itemData":{"id":916,"type":"article-journal","container-title":"Journal of Geophysical Research","DOI":"10.1029/2006JE002808","ISSN":"0148-0227","issue":"E5","journalAbbreviation":"J. Geophys. Res.","language":"en","page":"E05S04","source":"DOI.org (Crossref)","title":"Context Camera Investigation on board the Mars Reconnaissance Orbiter","volume":"112","author":[{"family":"Malin","given":"Michael C."},{"family":"Bell","given":"James F."},{"family":"Cantor","given":"Bruce A."},{"family":"Caplinger","given":"Michael A."},{"family":"Calvin","given":"Wendy M."},{"family":"Clancy","given":"R. Todd"},{"family":"Edgett","given":"Kenneth S."},{"family":"Edwards","given":"Lawrence"},{"family":"Haberle","given":"Robert M."},{"family":"James","given":"Philip B."},{"family":"Lee","given":"Steven W."},{"family":"Ravine","given":"Michael A."},{"family":"Thomas","given":"Peter C."},{"family":"Wolff","given":"Michael J."}],"issued":{"date-parts":[["2007",5,18]]}}}],"schema":"https://github.com/citation-style-language/schema/raw/master/csl-citation.json"} </w:instrText>
            </w:r>
            <w:r w:rsidRPr="00A1595E">
              <w:rPr>
                <w:sz w:val="18"/>
                <w:szCs w:val="18"/>
              </w:rPr>
              <w:fldChar w:fldCharType="separate"/>
            </w:r>
            <w:r w:rsidRPr="00A1595E">
              <w:rPr>
                <w:sz w:val="18"/>
                <w:szCs w:val="18"/>
              </w:rPr>
              <w:t>(Malin et al., 2007)</w:t>
            </w:r>
            <w:r w:rsidRPr="00A1595E">
              <w:rPr>
                <w:sz w:val="18"/>
                <w:szCs w:val="18"/>
              </w:rPr>
              <w:fldChar w:fldCharType="end"/>
            </w:r>
          </w:p>
        </w:tc>
      </w:tr>
      <w:tr w:rsidR="00A77F95" w:rsidRPr="00DB52CC" w14:paraId="0F081F55" w14:textId="77777777" w:rsidTr="00025DB9"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D695AF" w14:textId="71982F97" w:rsidR="00A77F95" w:rsidRPr="00A1595E" w:rsidRDefault="00DF338D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12</w:t>
            </w:r>
          </w:p>
        </w:tc>
        <w:tc>
          <w:tcPr>
            <w:tcW w:w="869" w:type="dxa"/>
            <w:tcBorders>
              <w:left w:val="single" w:sz="4" w:space="0" w:color="auto"/>
              <w:right w:val="single" w:sz="4" w:space="0" w:color="auto"/>
            </w:tcBorders>
          </w:tcPr>
          <w:p w14:paraId="0A44B38C" w14:textId="667F86F6" w:rsidR="00DF338D" w:rsidRPr="00A1595E" w:rsidRDefault="00DF338D" w:rsidP="00DF338D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[B]</w:t>
            </w:r>
          </w:p>
        </w:tc>
        <w:tc>
          <w:tcPr>
            <w:tcW w:w="1519" w:type="dxa"/>
            <w:tcBorders>
              <w:left w:val="single" w:sz="4" w:space="0" w:color="auto"/>
            </w:tcBorders>
          </w:tcPr>
          <w:p w14:paraId="1F391013" w14:textId="2518F26A" w:rsidR="00A77F95" w:rsidRPr="00A1595E" w:rsidRDefault="00DF338D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HiRISE</w:t>
            </w:r>
          </w:p>
        </w:tc>
        <w:tc>
          <w:tcPr>
            <w:tcW w:w="2989" w:type="dxa"/>
          </w:tcPr>
          <w:p w14:paraId="6B2A76E6" w14:textId="79C4F297" w:rsidR="00A77F95" w:rsidRPr="00A1595E" w:rsidRDefault="00DF338D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ESP_013528_1380_MRGB</w:t>
            </w:r>
          </w:p>
        </w:tc>
        <w:tc>
          <w:tcPr>
            <w:tcW w:w="1106" w:type="dxa"/>
          </w:tcPr>
          <w:p w14:paraId="2F880EBE" w14:textId="3964BC16" w:rsidR="00A77F95" w:rsidRPr="00A1595E" w:rsidRDefault="00DF338D" w:rsidP="00A77F95">
            <w:pPr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42 (#1000)</w:t>
            </w:r>
          </w:p>
        </w:tc>
        <w:tc>
          <w:tcPr>
            <w:tcW w:w="1847" w:type="dxa"/>
            <w:vAlign w:val="center"/>
          </w:tcPr>
          <w:p w14:paraId="57205921" w14:textId="16199D44" w:rsidR="00A77F95" w:rsidRPr="00A1595E" w:rsidRDefault="00256464" w:rsidP="00A77F95">
            <w:pPr>
              <w:jc w:val="center"/>
              <w:rPr>
                <w:sz w:val="18"/>
                <w:szCs w:val="18"/>
              </w:rPr>
            </w:pPr>
            <w:r w:rsidRPr="00A1595E">
              <w:rPr>
                <w:sz w:val="18"/>
                <w:szCs w:val="18"/>
              </w:rPr>
              <w:t>NASA/JPL/University of Arizona</w:t>
            </w:r>
          </w:p>
        </w:tc>
      </w:tr>
    </w:tbl>
    <w:p w14:paraId="670C1CCE" w14:textId="65495357" w:rsidR="000A437B" w:rsidRDefault="000A437B" w:rsidP="00735AD5"/>
    <w:p w14:paraId="490F2AAA" w14:textId="65E49179" w:rsidR="007D3AD4" w:rsidRDefault="007D3AD4" w:rsidP="00735AD5"/>
    <w:p w14:paraId="0CADC75F" w14:textId="77777777" w:rsidR="007D3AD4" w:rsidRDefault="007D3AD4" w:rsidP="00735AD5"/>
    <w:p w14:paraId="62F43038" w14:textId="4CEABB38" w:rsidR="007D3AD4" w:rsidRDefault="007D3AD4" w:rsidP="00735AD5"/>
    <w:p w14:paraId="641D3C3E" w14:textId="509CFBC0" w:rsidR="007D3AD4" w:rsidRDefault="007D3AD4" w:rsidP="00735AD5"/>
    <w:p w14:paraId="2B6D7F9F" w14:textId="77777777" w:rsidR="007D3AD4" w:rsidRDefault="007D3AD4" w:rsidP="00735AD5">
      <w:pPr>
        <w:sectPr w:rsidR="007D3AD4" w:rsidSect="0080687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3F98647" w14:textId="51D9B7CB" w:rsidR="00AD09E3" w:rsidRDefault="007D3AD4" w:rsidP="00635041">
      <w:pPr>
        <w:pStyle w:val="Heading3"/>
        <w:numPr>
          <w:ilvl w:val="0"/>
          <w:numId w:val="3"/>
        </w:numPr>
      </w:pPr>
      <w:r>
        <w:lastRenderedPageBreak/>
        <w:t>T</w:t>
      </w:r>
      <w:r w:rsidR="00AD09E3">
        <w:t xml:space="preserve">able of GLF </w:t>
      </w:r>
      <w:r>
        <w:t>C</w:t>
      </w:r>
      <w:r w:rsidR="00AD09E3">
        <w:t>rater</w:t>
      </w:r>
      <w:r>
        <w:t xml:space="preserve"> Morphology and Degradation D</w:t>
      </w:r>
      <w:r w:rsidR="00AD09E3">
        <w:t>ata</w:t>
      </w:r>
      <w:r>
        <w:t>.</w:t>
      </w:r>
    </w:p>
    <w:p w14:paraId="59DC2963" w14:textId="77777777" w:rsidR="00AD09E3" w:rsidRPr="00AD09E3" w:rsidRDefault="00AD09E3" w:rsidP="00AD09E3">
      <w:pPr>
        <w:rPr>
          <w:sz w:val="14"/>
          <w:szCs w:val="14"/>
        </w:rPr>
      </w:pPr>
    </w:p>
    <w:tbl>
      <w:tblPr>
        <w:tblW w:w="13938" w:type="dxa"/>
        <w:tblLayout w:type="fixed"/>
        <w:tblLook w:val="04A0" w:firstRow="1" w:lastRow="0" w:firstColumn="1" w:lastColumn="0" w:noHBand="0" w:noVBand="1"/>
      </w:tblPr>
      <w:tblGrid>
        <w:gridCol w:w="415"/>
        <w:gridCol w:w="536"/>
        <w:gridCol w:w="658"/>
        <w:gridCol w:w="658"/>
        <w:gridCol w:w="532"/>
        <w:gridCol w:w="447"/>
        <w:gridCol w:w="617"/>
        <w:gridCol w:w="560"/>
        <w:gridCol w:w="518"/>
        <w:gridCol w:w="350"/>
        <w:gridCol w:w="391"/>
        <w:gridCol w:w="392"/>
        <w:gridCol w:w="434"/>
        <w:gridCol w:w="350"/>
        <w:gridCol w:w="336"/>
        <w:gridCol w:w="392"/>
        <w:gridCol w:w="406"/>
        <w:gridCol w:w="378"/>
        <w:gridCol w:w="378"/>
        <w:gridCol w:w="392"/>
        <w:gridCol w:w="420"/>
        <w:gridCol w:w="364"/>
        <w:gridCol w:w="406"/>
        <w:gridCol w:w="322"/>
        <w:gridCol w:w="476"/>
        <w:gridCol w:w="481"/>
        <w:gridCol w:w="470"/>
        <w:gridCol w:w="476"/>
        <w:gridCol w:w="618"/>
        <w:gridCol w:w="765"/>
      </w:tblGrid>
      <w:tr w:rsidR="004C04D3" w:rsidRPr="004C04D3" w14:paraId="5A56EABC" w14:textId="77777777" w:rsidTr="00F30C8F">
        <w:trPr>
          <w:trHeight w:val="323"/>
        </w:trPr>
        <w:tc>
          <w:tcPr>
            <w:tcW w:w="4423" w:type="dxa"/>
            <w:gridSpan w:val="8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000000" w:fill="D9D9D9"/>
            <w:noWrap/>
            <w:vAlign w:val="center"/>
            <w:hideMark/>
          </w:tcPr>
          <w:p w14:paraId="7F73BE1D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</w:pPr>
            <w:r w:rsidRPr="004C04D3"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  <w:t>GEOMETRICS</w:t>
            </w:r>
          </w:p>
        </w:tc>
        <w:tc>
          <w:tcPr>
            <w:tcW w:w="6229" w:type="dxa"/>
            <w:gridSpan w:val="16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000000" w:fill="D9D9D9"/>
            <w:noWrap/>
            <w:vAlign w:val="center"/>
            <w:hideMark/>
          </w:tcPr>
          <w:p w14:paraId="1651652F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</w:pPr>
            <w:r w:rsidRPr="004C04D3"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  <w:t>CRATER MORPHOLOGY DATA</w:t>
            </w:r>
          </w:p>
        </w:tc>
        <w:tc>
          <w:tcPr>
            <w:tcW w:w="3286" w:type="dxa"/>
            <w:gridSpan w:val="6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000000" w:fill="D9D9D9"/>
            <w:noWrap/>
            <w:vAlign w:val="center"/>
            <w:hideMark/>
          </w:tcPr>
          <w:p w14:paraId="4BA37F49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</w:pPr>
            <w:r w:rsidRPr="004C04D3"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  <w:t>CRATER VARIATION AND DEGRADATION</w:t>
            </w:r>
          </w:p>
        </w:tc>
      </w:tr>
      <w:tr w:rsidR="000A0E39" w:rsidRPr="004C04D3" w14:paraId="5078BD9D" w14:textId="77777777" w:rsidTr="000A0E39">
        <w:trPr>
          <w:trHeight w:val="524"/>
        </w:trPr>
        <w:tc>
          <w:tcPr>
            <w:tcW w:w="41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378189F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GLF ID</w:t>
            </w:r>
          </w:p>
        </w:tc>
        <w:tc>
          <w:tcPr>
            <w:tcW w:w="536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1555BEF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GLF ID Brough et al., (2019)</w:t>
            </w:r>
          </w:p>
        </w:tc>
        <w:tc>
          <w:tcPr>
            <w:tcW w:w="658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2B4C74E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ong</w:t>
            </w:r>
          </w:p>
        </w:tc>
        <w:tc>
          <w:tcPr>
            <w:tcW w:w="658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C4EA8E4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at</w:t>
            </w:r>
          </w:p>
        </w:tc>
        <w:tc>
          <w:tcPr>
            <w:tcW w:w="532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0B21D75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Area (km</w:t>
            </w: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vertAlign w:val="superscript"/>
              </w:rPr>
              <w:t>2</w:t>
            </w: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)</w:t>
            </w:r>
          </w:p>
        </w:tc>
        <w:tc>
          <w:tcPr>
            <w:tcW w:w="447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C20C7D3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Mean Slope (</w:t>
            </w: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vertAlign w:val="superscript"/>
              </w:rPr>
              <w:t>o</w:t>
            </w: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)</w:t>
            </w:r>
          </w:p>
        </w:tc>
        <w:tc>
          <w:tcPr>
            <w:tcW w:w="617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09EDDF1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Mean Elevation (m)</w:t>
            </w:r>
          </w:p>
        </w:tc>
        <w:tc>
          <w:tcPr>
            <w:tcW w:w="560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000000" w:fill="D9D9D9"/>
            <w:vAlign w:val="center"/>
            <w:hideMark/>
          </w:tcPr>
          <w:p w14:paraId="29B53CCC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Aspect (</w:t>
            </w: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vertAlign w:val="superscript"/>
              </w:rPr>
              <w:t>o</w:t>
            </w: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)</w:t>
            </w:r>
          </w:p>
        </w:tc>
        <w:tc>
          <w:tcPr>
            <w:tcW w:w="51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8EA1436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Total Craters</w:t>
            </w:r>
          </w:p>
        </w:tc>
        <w:tc>
          <w:tcPr>
            <w:tcW w:w="350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71614A3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B1</w:t>
            </w:r>
          </w:p>
        </w:tc>
        <w:tc>
          <w:tcPr>
            <w:tcW w:w="391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52293D2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B2</w:t>
            </w:r>
          </w:p>
        </w:tc>
        <w:tc>
          <w:tcPr>
            <w:tcW w:w="392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A8DBAA0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PL2</w:t>
            </w:r>
          </w:p>
        </w:tc>
        <w:tc>
          <w:tcPr>
            <w:tcW w:w="434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A3D7613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AM2</w:t>
            </w:r>
          </w:p>
        </w:tc>
        <w:tc>
          <w:tcPr>
            <w:tcW w:w="350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2E78AC0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T2</w:t>
            </w:r>
          </w:p>
        </w:tc>
        <w:tc>
          <w:tcPr>
            <w:tcW w:w="336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7C2A50A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B3</w:t>
            </w:r>
          </w:p>
        </w:tc>
        <w:tc>
          <w:tcPr>
            <w:tcW w:w="392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14260CC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PL3</w:t>
            </w:r>
          </w:p>
        </w:tc>
        <w:tc>
          <w:tcPr>
            <w:tcW w:w="406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A886F17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S3</w:t>
            </w:r>
          </w:p>
        </w:tc>
        <w:tc>
          <w:tcPr>
            <w:tcW w:w="378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F1A9E4B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M3</w:t>
            </w:r>
          </w:p>
        </w:tc>
        <w:tc>
          <w:tcPr>
            <w:tcW w:w="378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B379463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IK3</w:t>
            </w:r>
          </w:p>
        </w:tc>
        <w:tc>
          <w:tcPr>
            <w:tcW w:w="392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E447E98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FT3</w:t>
            </w:r>
          </w:p>
        </w:tc>
        <w:tc>
          <w:tcPr>
            <w:tcW w:w="420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4B964F6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RB3</w:t>
            </w:r>
          </w:p>
        </w:tc>
        <w:tc>
          <w:tcPr>
            <w:tcW w:w="364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762FFBE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R3</w:t>
            </w:r>
          </w:p>
        </w:tc>
        <w:tc>
          <w:tcPr>
            <w:tcW w:w="406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BF9F5B7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EP3</w:t>
            </w:r>
          </w:p>
        </w:tc>
        <w:tc>
          <w:tcPr>
            <w:tcW w:w="322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000000" w:fill="D9D9D9"/>
            <w:vAlign w:val="center"/>
            <w:hideMark/>
          </w:tcPr>
          <w:p w14:paraId="7F543136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P4</w:t>
            </w:r>
          </w:p>
        </w:tc>
        <w:tc>
          <w:tcPr>
            <w:tcW w:w="47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BF0EC9C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rater State 1</w:t>
            </w:r>
          </w:p>
        </w:tc>
        <w:tc>
          <w:tcPr>
            <w:tcW w:w="481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4B21096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rater State 2</w:t>
            </w:r>
          </w:p>
        </w:tc>
        <w:tc>
          <w:tcPr>
            <w:tcW w:w="470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E332441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rater State 3</w:t>
            </w:r>
          </w:p>
        </w:tc>
        <w:tc>
          <w:tcPr>
            <w:tcW w:w="476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B02C2AF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rater State 4</w:t>
            </w:r>
          </w:p>
        </w:tc>
        <w:tc>
          <w:tcPr>
            <w:tcW w:w="618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3F36ACD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rater Variation</w:t>
            </w:r>
          </w:p>
        </w:tc>
        <w:tc>
          <w:tcPr>
            <w:tcW w:w="765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000000" w:fill="D9D9D9"/>
            <w:vAlign w:val="center"/>
            <w:hideMark/>
          </w:tcPr>
          <w:p w14:paraId="2C54E8EE" w14:textId="77777777" w:rsidR="004C04D3" w:rsidRPr="004C04D3" w:rsidRDefault="004C04D3" w:rsidP="004C04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Average Weighted Degradation State</w:t>
            </w:r>
          </w:p>
        </w:tc>
      </w:tr>
      <w:tr w:rsidR="00F30C8F" w:rsidRPr="004C04D3" w14:paraId="219E484F" w14:textId="77777777" w:rsidTr="000A0E39">
        <w:trPr>
          <w:trHeight w:val="142"/>
        </w:trPr>
        <w:tc>
          <w:tcPr>
            <w:tcW w:w="415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F10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53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BBB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1</w:t>
            </w:r>
          </w:p>
        </w:tc>
        <w:tc>
          <w:tcPr>
            <w:tcW w:w="65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EF9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8491</w:t>
            </w:r>
          </w:p>
        </w:tc>
        <w:tc>
          <w:tcPr>
            <w:tcW w:w="65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130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5912</w:t>
            </w:r>
          </w:p>
        </w:tc>
        <w:tc>
          <w:tcPr>
            <w:tcW w:w="532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46A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5.92</w:t>
            </w:r>
          </w:p>
        </w:tc>
        <w:tc>
          <w:tcPr>
            <w:tcW w:w="44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B6D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44D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75</w:t>
            </w:r>
          </w:p>
        </w:tc>
        <w:tc>
          <w:tcPr>
            <w:tcW w:w="56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0948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0</w:t>
            </w:r>
          </w:p>
        </w:tc>
        <w:tc>
          <w:tcPr>
            <w:tcW w:w="518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E41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350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408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91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BFF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DCD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F8D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519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D83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301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B03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37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EB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7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414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BD7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B78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64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515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66F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23662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920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81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71C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70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D7F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</w:t>
            </w:r>
          </w:p>
        </w:tc>
        <w:tc>
          <w:tcPr>
            <w:tcW w:w="47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69D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D94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765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4BF15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4</w:t>
            </w:r>
          </w:p>
        </w:tc>
      </w:tr>
      <w:tr w:rsidR="00F30C8F" w:rsidRPr="004C04D3" w14:paraId="242E5D06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8CA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5D0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7DC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524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FBF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888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CC5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3.7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81C8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BB0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4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1A2F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6D5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E3DB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30A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DE3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DC4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5C5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346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16D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973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F92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2D1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04F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956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3CA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569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9ED14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5BC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E42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9A6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A33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954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3E8C7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72</w:t>
            </w:r>
          </w:p>
        </w:tc>
      </w:tr>
      <w:tr w:rsidR="00F30C8F" w:rsidRPr="004C04D3" w14:paraId="6E54D98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367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2EF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595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982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B07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973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93E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2.8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E86D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895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18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947E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A7E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9DA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99F2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AB4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36C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406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04B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EDA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88C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288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F0E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64A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B4FE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4F2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5C6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021C6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2EA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F8B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E74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5F1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E4F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A3996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9</w:t>
            </w:r>
          </w:p>
        </w:tc>
      </w:tr>
      <w:tr w:rsidR="00F30C8F" w:rsidRPr="004C04D3" w14:paraId="75DF1AF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938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787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66C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15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DE6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778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014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9.6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A3B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9F4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51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EE6DF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766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F72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6BD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F56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A21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382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62C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F68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A17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DB6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156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FE41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D15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41C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AF5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3F0AA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B35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E27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ED0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8E9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A31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B81A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05</w:t>
            </w:r>
          </w:p>
        </w:tc>
      </w:tr>
      <w:tr w:rsidR="00F30C8F" w:rsidRPr="004C04D3" w14:paraId="2925B1C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95E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0A6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D3E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0.479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090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797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5DB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9.4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CB4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C41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9589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406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1F3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E3B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C6F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01F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4DD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4DA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A45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63E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5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6FB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4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C28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BD5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CB9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AC5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496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46F60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150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AF0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681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3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D20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4C1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CD818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4</w:t>
            </w:r>
          </w:p>
        </w:tc>
      </w:tr>
      <w:tr w:rsidR="00F30C8F" w:rsidRPr="004C04D3" w14:paraId="6F63A3CB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1E7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75C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3B5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8.522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34A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8.493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0CA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.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705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939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11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BB7C0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84D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E08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E33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B36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12A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A01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4C90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1E9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788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DD56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0A5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2C0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3A7E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D71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856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F60CC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9BE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DED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C49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9AF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5A7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CF5E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06</w:t>
            </w:r>
          </w:p>
        </w:tc>
      </w:tr>
      <w:tr w:rsidR="00F30C8F" w:rsidRPr="004C04D3" w14:paraId="2C3ACADE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FA1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A38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E9C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0.351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DC2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2570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26F3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1.6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181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A25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3A08C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C5E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364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079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C45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63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F6D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5CB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9BE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A04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A2B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D8F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08A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B47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5BA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85F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74A64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F5FD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BA7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2B3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5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1CF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C7B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68B6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1</w:t>
            </w:r>
          </w:p>
        </w:tc>
      </w:tr>
      <w:tr w:rsidR="00F30C8F" w:rsidRPr="004C04D3" w14:paraId="4DAB30FD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577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4DD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D99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36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1EC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242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A7F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7.2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686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964C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DEBCE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4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79F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52B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756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3B0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ED1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A05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C89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1FD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537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17F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E41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7AB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977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0F2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F06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141A35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56E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32E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510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14B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AE8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E12AE0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74</w:t>
            </w:r>
          </w:p>
        </w:tc>
      </w:tr>
      <w:tr w:rsidR="00F30C8F" w:rsidRPr="004C04D3" w14:paraId="38F15D89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329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3EF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181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.419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943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649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313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6.3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CD8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561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74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CBD92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457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C69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E30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411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112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7FE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A78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724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6CE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ED5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1DF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9B4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0B9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1C1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7CF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6DB37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BF4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185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186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B07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A2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9B968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2</w:t>
            </w:r>
          </w:p>
        </w:tc>
      </w:tr>
      <w:tr w:rsidR="00F30C8F" w:rsidRPr="004C04D3" w14:paraId="39E89C33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E1C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62C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7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100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5556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ABA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7452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ADB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.3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C92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3D4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817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809F9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BE8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24F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148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5B5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346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6B9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6A0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2F3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960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E0D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8E5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0198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132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0CC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297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6FDE8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87C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AC1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0E0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773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CB2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680E5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15</w:t>
            </w:r>
          </w:p>
        </w:tc>
      </w:tr>
      <w:tr w:rsidR="00F30C8F" w:rsidRPr="004C04D3" w14:paraId="3C9D51C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D2E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782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822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3.654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F1A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728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C4E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.6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910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A53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0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7C676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4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10C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BFD8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AF3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DD1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A91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B28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408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760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B2C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498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21F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CBC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6E7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112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D0B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818A2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BF0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ED3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315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2D3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35BE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62961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5</w:t>
            </w:r>
          </w:p>
        </w:tc>
      </w:tr>
      <w:tr w:rsidR="00F30C8F" w:rsidRPr="004C04D3" w14:paraId="3D406646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712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049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577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.600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798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340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A65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.3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42D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0E0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51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722E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CEA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50B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50A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535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0E4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C86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0C5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1BF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416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4BC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F45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92F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965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2C1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6469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ABE70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F5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99B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EA2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B51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326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F132A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19</w:t>
            </w:r>
          </w:p>
        </w:tc>
      </w:tr>
      <w:tr w:rsidR="00F30C8F" w:rsidRPr="004C04D3" w14:paraId="610AFD7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05E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445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B5D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63.425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B9B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532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930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.4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499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DAD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3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9464F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9BC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2E3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D4FF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24C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1BE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497B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D9A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0A7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471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529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7E8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7E6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779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707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770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1469B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11A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494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0E9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741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01C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74F87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6</w:t>
            </w:r>
          </w:p>
        </w:tc>
      </w:tr>
      <w:tr w:rsidR="00F30C8F" w:rsidRPr="004C04D3" w14:paraId="5631433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9D5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56B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5DA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9.694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825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4.082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BDA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.0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159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042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B49BF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6EC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2A9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328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030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BF2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33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B31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9C6E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129E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19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C0A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1F7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71A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B20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BE8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1703C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ADD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4BC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FE7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83D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C6A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E4488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2C8FB87A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B60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C92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BDB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2.834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C5B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141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C28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.6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024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2E82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1015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65B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0AA8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B721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382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281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3A5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998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7CE3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EAA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CF8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F9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269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A98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DD2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195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8632E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126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D49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B85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9F09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F12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BBE6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7</w:t>
            </w:r>
          </w:p>
        </w:tc>
      </w:tr>
      <w:tr w:rsidR="00F30C8F" w:rsidRPr="004C04D3" w14:paraId="1431DDF5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4F5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150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1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36A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.165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E5A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420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B6E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.4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A64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D0D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2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1FA9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017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8A6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1A1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24D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249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82C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011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A58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793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11C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A14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99A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C7F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176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D67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16E32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656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312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3F1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91C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52C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3C47E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4</w:t>
            </w:r>
          </w:p>
        </w:tc>
      </w:tr>
      <w:tr w:rsidR="00F30C8F" w:rsidRPr="004C04D3" w14:paraId="53A2F9D4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CBD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815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2F2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453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CC0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138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C94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.7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0400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654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97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9166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726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940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1EB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5A8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7A7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9BA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7A6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0AD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0BF1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ECC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56B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7C0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13AD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ABD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B1D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F8D3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B3A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D14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784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46F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309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70205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2</w:t>
            </w:r>
          </w:p>
        </w:tc>
      </w:tr>
      <w:tr w:rsidR="00F30C8F" w:rsidRPr="004C04D3" w14:paraId="716135F8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70F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AD1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CD5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055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A8B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6.639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7D6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6.5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D02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95F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2835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5F8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9BB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926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F56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A2A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C11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E5C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C5C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5D4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0F73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89D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CB0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820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A78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EDF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05B72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E23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9E8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FB6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4FD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4F7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18549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9</w:t>
            </w:r>
          </w:p>
        </w:tc>
      </w:tr>
      <w:tr w:rsidR="00F30C8F" w:rsidRPr="004C04D3" w14:paraId="4E110A7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06B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880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6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B55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.770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D76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072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D34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.8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1E0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D41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3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B41FF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4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9B3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AB0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767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F10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249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D44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623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B1E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6F0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362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AFE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5AF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7F9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754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C94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370D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2D1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B3A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D213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02E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6C0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B704B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9</w:t>
            </w:r>
          </w:p>
        </w:tc>
      </w:tr>
      <w:tr w:rsidR="00F30C8F" w:rsidRPr="004C04D3" w14:paraId="56FC206D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B67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189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1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A10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.9805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9BF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2951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12B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.73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734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442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629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25F14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2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C9E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2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803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C05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74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F42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334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A48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7268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EDFC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B35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88F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E96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AD9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A95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336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1A4D6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31A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988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4A3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5C4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18D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40E63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2</w:t>
            </w:r>
          </w:p>
        </w:tc>
      </w:tr>
      <w:tr w:rsidR="00F30C8F" w:rsidRPr="004C04D3" w14:paraId="5DA9EEE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4E2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F4B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E3D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9.253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9ED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1.0759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19D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7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BF0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4B2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5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D64B4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437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1FD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6BC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523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7D4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F6A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68D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C7F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B9C8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141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A51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520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B0D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846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4F5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CF858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7C2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CC5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DBD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3B8E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A0C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51B91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6AF2A4DD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E38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BD5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F5A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9.873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D77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657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F72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5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FE4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8AB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01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1B79C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9F5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345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401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09B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1B3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9C2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7CE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752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DC3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695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4BB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132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33B8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004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F49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CB982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E0A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5C7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18B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AF2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E84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41F97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79</w:t>
            </w:r>
          </w:p>
        </w:tc>
      </w:tr>
      <w:tr w:rsidR="00F30C8F" w:rsidRPr="004C04D3" w14:paraId="47264D6E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B95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889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D79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701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B75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640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C76F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5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D5E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668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65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9718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2FE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8A9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2AA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153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0BE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68A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A46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7E0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4F0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B29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40C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F1DD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8452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1BB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942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C89A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EE6C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7DF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959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C04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902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AE70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5</w:t>
            </w:r>
          </w:p>
        </w:tc>
      </w:tr>
      <w:tr w:rsidR="00F30C8F" w:rsidRPr="004C04D3" w14:paraId="054FA1F1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55C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C27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BF2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1.580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623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211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D1F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.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CB9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791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45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F3FE1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9CA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ABF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2AA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993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A7D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AC2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BEC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B9D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16B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BF0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55C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AED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68C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A1C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513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F2C00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DB7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B92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39B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969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E46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FE813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73</w:t>
            </w:r>
          </w:p>
        </w:tc>
      </w:tr>
      <w:tr w:rsidR="00F30C8F" w:rsidRPr="004C04D3" w14:paraId="0B2416E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450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2B0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4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D90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304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5FF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9.806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461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.0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6A6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F3B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53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BDC10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9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A31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4CA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3EF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5B4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1A3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380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FA5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86C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1AB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B59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80D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D5E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A72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69F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8D1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F2D58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FC4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10C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732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D97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EAD7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0B06B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5F6EF763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E57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C5E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7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509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9.475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D27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920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EB7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.1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F3E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227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4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6358F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712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F12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C50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4C2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82F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30E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5A0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ADC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5C8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3B1E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D26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DF0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DFD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1EA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0AA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92456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9A7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E4F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723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DF1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437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EDF2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17</w:t>
            </w:r>
          </w:p>
        </w:tc>
      </w:tr>
      <w:tr w:rsidR="00F30C8F" w:rsidRPr="004C04D3" w14:paraId="261AE0C9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586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6C2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68A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027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F2C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8419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0A96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6.74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FD1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58F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47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44F6F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2E1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553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447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BB4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8F0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E73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4E3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57F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F0D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A72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51F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A28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10C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EF4B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F54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C4C5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0D7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70F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410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C7C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325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58B8F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43</w:t>
            </w:r>
          </w:p>
        </w:tc>
      </w:tr>
      <w:tr w:rsidR="00F30C8F" w:rsidRPr="004C04D3" w14:paraId="5A3F881F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E4E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8B4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197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.631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6EA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925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97A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.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AB9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4D6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25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E1470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2FA0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FA4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301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CAA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410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79A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AB1E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831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79C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B0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12A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D39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7969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3F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355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0460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BB2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77F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485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323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8F1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40977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27</w:t>
            </w:r>
          </w:p>
        </w:tc>
      </w:tr>
      <w:tr w:rsidR="00F30C8F" w:rsidRPr="004C04D3" w14:paraId="4A2A5B38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5FA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F81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516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865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543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1489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8CF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.5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8E8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DE1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24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3FA14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ED8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216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5C4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FD9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14F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0F3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F19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F8A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B52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E95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CD3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A43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9AA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0AD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C79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837E8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45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735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1EE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E22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8E8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7AE8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7</w:t>
            </w:r>
          </w:p>
        </w:tc>
      </w:tr>
      <w:tr w:rsidR="00F30C8F" w:rsidRPr="004C04D3" w14:paraId="40AB72D4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A4E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C33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E89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7039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D09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0216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2A5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.85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63E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225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34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954E1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9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756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2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033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3F6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113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9C8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7E7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CEA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C5F8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A61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2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46E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DDC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62F2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BF8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876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EA0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2CFB3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E8A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A0B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115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3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D83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963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6803C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1</w:t>
            </w:r>
          </w:p>
        </w:tc>
      </w:tr>
      <w:tr w:rsidR="00F30C8F" w:rsidRPr="004C04D3" w14:paraId="62AA141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0FD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E5E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1243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.641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7818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682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155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.5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A11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FF8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2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EE511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2668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483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FC28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79E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990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D7F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A26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A98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A0D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356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CE9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E3E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0A5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887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18F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9275D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BC8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D3E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BD2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04A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92A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EB938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33861A64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082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4F0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A3F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5.115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B83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5.1479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DE2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8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B57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191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66F68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6B2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92F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0A3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3FF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494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F0C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0B9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940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8FB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5970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0B3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F3C8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2D3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A4D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240D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EE0F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7B5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E12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251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432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BFA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E96A00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61F7E9E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F2C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45A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591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77.355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92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833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67D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6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E1A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C9C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67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4DFB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428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D83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CE1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599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0A5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364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ECED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182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92E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9BF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B81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6FB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91A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05E8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7BF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A361C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A6C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BB9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0BF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B14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4FA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340D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4</w:t>
            </w:r>
          </w:p>
        </w:tc>
      </w:tr>
      <w:tr w:rsidR="00F30C8F" w:rsidRPr="004C04D3" w14:paraId="6B451B28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5386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1C0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FFCE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2.826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6D6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5687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FB0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54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A8D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11B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8E28B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814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AE7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E3D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CB5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E73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D53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B4C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206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65D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EBB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1D2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BB8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EF6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3043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574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1510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336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F78D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C5B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2E7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960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10D6E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278BF8A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FC4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767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659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.370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F56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250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711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.0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32A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DF5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3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DE98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B7E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3A5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009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A30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44C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AA5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29D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13A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EDE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91A0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96D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67B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F81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BC3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A1F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A95F8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844E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8CC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80E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1E6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DC8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DB298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</w:tr>
      <w:tr w:rsidR="00F30C8F" w:rsidRPr="004C04D3" w14:paraId="6FDCFB8D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E38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350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1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8AB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.975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40E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482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B99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.9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71E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3A0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38B12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A46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91C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591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E15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320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89B0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05F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DDA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A35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637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554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93B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8CC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F4D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0A4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A6571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D7E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4D2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3E5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C2F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259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BCA02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83</w:t>
            </w:r>
          </w:p>
        </w:tc>
      </w:tr>
      <w:tr w:rsidR="00F30C8F" w:rsidRPr="004C04D3" w14:paraId="6244840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B489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B65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E7C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1.172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1E43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061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D1D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.6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BB3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128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6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0AFC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E6A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73F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ED5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ED1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39B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F20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D2B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895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8F6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925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D71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7AA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B56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A4F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6E9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1B6F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C93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A6D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1BA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9282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57F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5FAD1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57DA4993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8E6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DF9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680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8.544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A4A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1420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C02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2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124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2FB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16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FA523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E0B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F50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81A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D41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72D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782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5B1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ACD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ADC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C3A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E35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5E2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6CC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D39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556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19BF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456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5FD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E230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2C4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A45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4EBDF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2</w:t>
            </w:r>
          </w:p>
        </w:tc>
      </w:tr>
      <w:tr w:rsidR="00F30C8F" w:rsidRPr="004C04D3" w14:paraId="0E5DD3E4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56C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19F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A58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8.796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2BB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666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338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BB90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5FF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3665F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398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F5A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057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15C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5F3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D0E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028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060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C2C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E22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159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CF4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D53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318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4F2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967E2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122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866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1C13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E70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C07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D43D5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93</w:t>
            </w:r>
          </w:p>
        </w:tc>
      </w:tr>
      <w:tr w:rsidR="00F30C8F" w:rsidRPr="004C04D3" w14:paraId="2C6436C8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689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B8B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8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3CA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.0690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6F1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6449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A50C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9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9CE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1D5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05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3FC6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4E1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D5F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26B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3DC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C3F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36B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17F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705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2E7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888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80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ADE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399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A05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60C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9270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6EB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7D0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2DF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6FFD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27A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3ADC4D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05</w:t>
            </w:r>
          </w:p>
        </w:tc>
      </w:tr>
      <w:tr w:rsidR="00F30C8F" w:rsidRPr="004C04D3" w14:paraId="7C0AF37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65A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F2F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0DB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582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22A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217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677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4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377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757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6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3E32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F91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003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EC3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D66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5E8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660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154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EAA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C86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27F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412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D7E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682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7DE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758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7E5F6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F308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609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8BE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43A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236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23F28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4AE420F9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9F7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D19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0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736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.769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693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642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BC0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8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444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EE6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5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88BC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DB8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E66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6C1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CBC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676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815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21C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BB0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F60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57F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C982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5D0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C2B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631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849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8BBD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B93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8B9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E97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C58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467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E652F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56C128F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1D1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72A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571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.851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893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3.711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254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6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ACC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642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0EF69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4D3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591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593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2D3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F1E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453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7CF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109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645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DC3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B1B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9ED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434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F3A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3937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B0C13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01F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85D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6CF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0A8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BB9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CFB7B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7</w:t>
            </w:r>
          </w:p>
        </w:tc>
      </w:tr>
      <w:tr w:rsidR="00F30C8F" w:rsidRPr="004C04D3" w14:paraId="5866FBA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CA4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770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763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213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1DD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733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C81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7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73B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B59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83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39D80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FF8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833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C1C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372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510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3C6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BBD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6D0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B91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28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765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D88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B23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CF7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6D9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0777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270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D30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89E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087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166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F48D6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17</w:t>
            </w:r>
          </w:p>
        </w:tc>
      </w:tr>
      <w:tr w:rsidR="00F30C8F" w:rsidRPr="004C04D3" w14:paraId="1A397B4D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01D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261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1D5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557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1A0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355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2B5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4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DF3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4B0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0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57049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DD0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E70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F932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C39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C54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29D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C5C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9A8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C7B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48D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23C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34B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EB5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403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14F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A41A5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CE5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656F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3B4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D79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9CD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601B2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3</w:t>
            </w:r>
          </w:p>
        </w:tc>
      </w:tr>
      <w:tr w:rsidR="00F30C8F" w:rsidRPr="004C04D3" w14:paraId="1254A684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BE6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A93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AD6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2.223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B420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5149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0FE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4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BECC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703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8B5F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87C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383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824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5B2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2B2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EE3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501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438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BCA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5F4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D72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F45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B56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FCC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72E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46E8C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D51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55A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1BF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8BD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BF4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0A198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76</w:t>
            </w:r>
          </w:p>
        </w:tc>
      </w:tr>
      <w:tr w:rsidR="00F30C8F" w:rsidRPr="004C04D3" w14:paraId="793851AF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4C8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0B4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85D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7.404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A8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809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EC2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3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937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C3C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19D87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33A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C791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D40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EA8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A0E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659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3B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07B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644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48B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37D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75A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CEE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A92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374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7719B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648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CE9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7E4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AFB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0D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60F6F9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5</w:t>
            </w:r>
          </w:p>
        </w:tc>
      </w:tr>
      <w:tr w:rsidR="00F30C8F" w:rsidRPr="004C04D3" w14:paraId="307B4C8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2AD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lastRenderedPageBreak/>
              <w:t>4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1E6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AB05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443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CFC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110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98CE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24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009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A91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07904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F7A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3B3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102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ECC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7A1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5D3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0E3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418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CF0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2DC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F15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C16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AB3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2CA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F1B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FF82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5D1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526C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D73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AC7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47D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3445B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86</w:t>
            </w:r>
          </w:p>
        </w:tc>
      </w:tr>
      <w:tr w:rsidR="00F30C8F" w:rsidRPr="004C04D3" w14:paraId="18046683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2F3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487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4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98B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3.915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0AE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5557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FAB8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4AC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FA7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4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BA96FB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FF4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9B2D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DB0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B31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1FF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1B4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49D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F58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A067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5D9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3AD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D2AD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20E5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DFA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C3F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6A73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ADF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4C0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8AA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E70C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9A5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D4B97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53AD6CD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D68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D4B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7AA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3.0185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4C1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5418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A4C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44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103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88E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2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A018C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5CE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A683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C90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AB56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DF0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124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CF8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687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C0A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305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88A2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8E7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40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6DBC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B04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0D57C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496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455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200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53B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FEE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DB354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5</w:t>
            </w:r>
          </w:p>
        </w:tc>
      </w:tr>
      <w:tr w:rsidR="00F30C8F" w:rsidRPr="004C04D3" w14:paraId="02E186F1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54B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773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7EF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8.745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3DA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501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D9D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3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084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89F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3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17A4A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014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F9F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733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3A7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E9B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0CF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AA7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32C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52C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48B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B48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287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4CC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499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45A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962A9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499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BF1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98E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FD2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9BC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2C6E2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2D74BDE3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284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098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942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8.773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7A4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0200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60E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0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4CD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700C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8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53517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266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726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255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F3C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922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6A7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532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D46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999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2ED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A97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CB3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7C2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267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FC2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353FF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90E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B4F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17B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6A1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6BF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231D99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02CCDC9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56D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39A6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72F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808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8B8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2117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746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6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214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000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92D83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259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07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CB0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AD9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002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D5C3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769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22E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313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D26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DDBC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544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768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49C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BBD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C7F1B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7DC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C2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44E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1A52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8D4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222F99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4</w:t>
            </w:r>
          </w:p>
        </w:tc>
      </w:tr>
      <w:tr w:rsidR="00F30C8F" w:rsidRPr="004C04D3" w14:paraId="6D2D1D7B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62C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B4B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8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DA8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.354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686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823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E6F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3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ABA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F51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8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3E40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428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EE5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3DF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FD8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928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101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074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301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36A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B86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58D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D4B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88A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BFF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68A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E5A16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C52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EDB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88CB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BAE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102E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679E4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782944EC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0E2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E16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C66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9.730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81F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3209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C9D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4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A28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9EB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6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E40E2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669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9EA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5A9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106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552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BD7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D22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335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731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C63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49BC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8DC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24D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F11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8A0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AC998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36A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B7E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39C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EF7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573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3CDC5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5BE1B4AB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605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0AB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7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A52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27.098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C37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5737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E54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3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F5F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A75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8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647C2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DC9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AA3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FBF5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D89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8E6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DF7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B28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F94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2E6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498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F27D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6FE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2C7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576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CBD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DE89A9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E4D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E8A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05C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4B0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9F8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79CF7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9</w:t>
            </w:r>
          </w:p>
        </w:tc>
      </w:tr>
      <w:tr w:rsidR="00F30C8F" w:rsidRPr="004C04D3" w14:paraId="61C723DF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CDA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1FE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396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1.777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E77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5.472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7F0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9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62E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83C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9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F6966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136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232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042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9FA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EE4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0D0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B9B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16D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101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D26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2F4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FF48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5371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E2D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720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1BAFD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AE6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D34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ABA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E98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B5E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E05DB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665A97F5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81C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253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857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.083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91E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222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9E8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9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760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6C3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9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4397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AC6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097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310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C92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2EE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845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F9B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E2E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8A4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2A3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AC5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228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F56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FBA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F75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38B39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22C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576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21A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178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4FF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B603EE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9</w:t>
            </w:r>
          </w:p>
        </w:tc>
      </w:tr>
      <w:tr w:rsidR="00F30C8F" w:rsidRPr="004C04D3" w14:paraId="01F02FE9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483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527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7EB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7.651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535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353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90E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2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B71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CA0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97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595E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CB6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469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2C0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BC4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893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ECB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92BC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121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3B0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D7D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6B3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E20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11B5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338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C48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8674C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023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9F7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A01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C6A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65B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C04DF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9</w:t>
            </w:r>
          </w:p>
        </w:tc>
      </w:tr>
      <w:tr w:rsidR="00F30C8F" w:rsidRPr="004C04D3" w14:paraId="73A9AE05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A9E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223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2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E7E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3.5738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170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1062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110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98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25B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44C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03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B125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988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FBA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860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353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E9B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E5B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F04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A5B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376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0C2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2E9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7A4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5F7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674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8A9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823EE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EA4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54D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E57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93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DA7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A1B5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73</w:t>
            </w:r>
          </w:p>
        </w:tc>
      </w:tr>
      <w:tr w:rsidR="00F30C8F" w:rsidRPr="004C04D3" w14:paraId="570D605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5DA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2BE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2D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774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C6B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846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3BA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0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6AD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BAC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728DA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76B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8AF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5A3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4D22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F05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C59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5AA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071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238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6B4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1B8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BB1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3F3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53E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8037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9F8B0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7B0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E51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74B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857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0CC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AB84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0333E18E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51F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938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1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98C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.710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FF1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4.842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BD8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5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809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42C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8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4BF1C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5B7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49F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C4A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5F7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675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506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A9E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138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418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B6A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106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5FF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A62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F2C2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D77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276F2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DB2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C7D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C1F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333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9B2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6E325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6</w:t>
            </w:r>
          </w:p>
        </w:tc>
      </w:tr>
      <w:tr w:rsidR="00F30C8F" w:rsidRPr="004C04D3" w14:paraId="7A5B0599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0A4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230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9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14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.957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278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865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90B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5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FB2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7D7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40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44E33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9BA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21E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7B4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30F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432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679E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FC0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5B0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FB7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7FC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4D2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A79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A32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B6C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D23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36E3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0BC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DC9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7D9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40B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00D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F87DD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25</w:t>
            </w:r>
          </w:p>
        </w:tc>
      </w:tr>
      <w:tr w:rsidR="00F30C8F" w:rsidRPr="004C04D3" w14:paraId="4DC63C2B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2B9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79FC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4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8F2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.798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E33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108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383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4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1D7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CB5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7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72C9F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B2C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7D3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8A9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9F5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51B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B16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33A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560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521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A467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D06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FED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E3F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4EC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96E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DB7F1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A41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5BB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02B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651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AB6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A2523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74DBD9EA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F29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2DC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6F2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0.933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DC1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329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001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BCC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F57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049C8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D3F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26D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58A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FC4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3D3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749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EC8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23E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5E9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6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898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3A3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C29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633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D77D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A38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EA94F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4A8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B7F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2A9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FC2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50B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FAE82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1</w:t>
            </w:r>
          </w:p>
        </w:tc>
      </w:tr>
      <w:tr w:rsidR="00F30C8F" w:rsidRPr="004C04D3" w14:paraId="29D7F42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3ED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BEB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519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890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027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530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CB0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2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C9F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9B4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70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E43AA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D9A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C1C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70E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498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ECC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5BC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213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9AD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62A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272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2CF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C14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8BE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F3E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50F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009A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CD7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63F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C6C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A26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91C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433F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4</w:t>
            </w:r>
          </w:p>
        </w:tc>
      </w:tr>
      <w:tr w:rsidR="00F30C8F" w:rsidRPr="004C04D3" w14:paraId="7B4E1B61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E48B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993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1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457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9.172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905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046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E6C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0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2CA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C33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7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F414A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7A9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D23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7ED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1CE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39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51D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102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18E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53E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32A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16B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29F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371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599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F14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22B96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C0B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F32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09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C41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EB7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6EA8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19</w:t>
            </w:r>
          </w:p>
        </w:tc>
      </w:tr>
      <w:tr w:rsidR="00F30C8F" w:rsidRPr="004C04D3" w14:paraId="74A2798E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D5B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812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A07C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269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836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658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B3F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.8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DE4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825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51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E2C2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629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F29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C16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043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BD1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4FC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616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FD5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260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605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948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D91C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DB6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C17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0B3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C8EF22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C682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4A3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048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B0B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E4E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E8FF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35</w:t>
            </w:r>
          </w:p>
        </w:tc>
      </w:tr>
      <w:tr w:rsidR="00F30C8F" w:rsidRPr="004C04D3" w14:paraId="10ABCAC9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E28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F65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F8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1.566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895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5.316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896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.7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2CB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8AE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5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ED705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90D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C6A7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D4A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485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36A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216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67D3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EB9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967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B18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DE9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F58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610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CB2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AEA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6A72E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CF4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DB3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150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69B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A79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B2049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</w:t>
            </w:r>
          </w:p>
        </w:tc>
      </w:tr>
      <w:tr w:rsidR="00F30C8F" w:rsidRPr="004C04D3" w14:paraId="1835AFBF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F2B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4CD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8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5E4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0.9701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3E1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0948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B2E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.94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5DF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3965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4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1AA75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D3B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519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2F4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B5D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226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B46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EEF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371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830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2F9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14C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002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A25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F16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C65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458F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0C2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A7A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553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03C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651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5CF99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430AB241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3F7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AE1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5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4E0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4.408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3E1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2.627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9A3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.7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10B0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1F0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95E5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08B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D58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9CF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B54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7C3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BF9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BA02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B2F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240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1FB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4E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B57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8C1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45B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5EE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BD39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701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140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EAE7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3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6CE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0D69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0424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8</w:t>
            </w:r>
          </w:p>
        </w:tc>
      </w:tr>
      <w:tr w:rsidR="00F30C8F" w:rsidRPr="004C04D3" w14:paraId="4EDF93E8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54C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77CE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F48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114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E62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745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5F9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.1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6FC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444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76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2DF5E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90B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12B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FCA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30FF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8BA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E0B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F4E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A7D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2F6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E41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6B1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129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FF4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21D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AEA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C5CDD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A65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004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B91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351A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063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0F480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17</w:t>
            </w:r>
          </w:p>
        </w:tc>
      </w:tr>
      <w:tr w:rsidR="00F30C8F" w:rsidRPr="004C04D3" w14:paraId="477B3EA3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A1A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962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5C1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1.274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E27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4537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91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8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BF5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D38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3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8E2FA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E6D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39C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711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377E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CF3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605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B2B8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16F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26C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6C2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6E1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A34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D83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570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450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6F667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EE9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93C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ECB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18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E54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8B80A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408257FE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ECFC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4DF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3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FC6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2.994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F74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851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8A2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84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B7B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1742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6F2A2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BDA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85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233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A0F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CD4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3F4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A70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7513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3D2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B97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977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B152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732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8BD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BAE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A172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7C3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D8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800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471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414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A066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n/a</w:t>
            </w:r>
          </w:p>
        </w:tc>
      </w:tr>
      <w:tr w:rsidR="00F30C8F" w:rsidRPr="004C04D3" w14:paraId="43F715F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67C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429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163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478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557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6907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9F32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7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200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8C7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9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3906B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2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C1B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F7C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5851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E87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2B7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06F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92F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A01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E32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5A6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482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A3F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F9EA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5E9E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ADAC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416B9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769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355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7D9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612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96B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49BD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1FC54BD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174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F23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2E5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259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8244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766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564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6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C999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D77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32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7A3E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4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6C2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932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B13B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FEB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306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F02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8FF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8C1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26F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DBC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3EA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3D2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885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1C2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29C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1DF78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C46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A88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F7D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EFB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91C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5AA6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17902E7F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A80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4CD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B61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8.820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80B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1370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AF0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5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F7BB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978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5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65F3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16A3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3C4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1AE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565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79C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19B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78D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8B6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335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EAE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334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1AD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603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0E4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8A6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AEA94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A1C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64B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802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6C8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873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0BFC2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37EA1FFA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487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620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334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.064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3A6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5.813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41C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0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CCB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83D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16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263B7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A0B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AC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D97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F31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0A8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2CC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302C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D94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D82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0FF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916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18E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D1C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2B6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986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F8B9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1EF3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433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9B4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294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84B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3FB39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5ECA5F3E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97C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494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99D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.703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EB6D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006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936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0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7C9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353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37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CF5E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D0E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55E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125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E9C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D56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E89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AA1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2109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293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13C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C45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4C1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8F6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1D1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0B9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DFBAF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62E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9AE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028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E16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3FB2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45728F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67</w:t>
            </w:r>
          </w:p>
        </w:tc>
      </w:tr>
      <w:tr w:rsidR="00F30C8F" w:rsidRPr="004C04D3" w14:paraId="775EAFA9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4C8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BF3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39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171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.2503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EA2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5.5992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E15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42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F20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404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885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F9BE2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4F8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B9BD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636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2DF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C51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0AC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8C3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08B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571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712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E69D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EF1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D4BB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F16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D51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C5DFA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19E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A002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491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9C0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7ED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14D8E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5FC71384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5D7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948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1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CF0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.614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86A9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642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EFB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3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8B3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87D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1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0EB5B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2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B7C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FBF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5F9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8B4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8EFC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25F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5EBE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76D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FF7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43C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DD0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4AF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30B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C08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29C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3C552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D09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B72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AE8D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2FDA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909E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3DE3C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</w:t>
            </w:r>
          </w:p>
        </w:tc>
      </w:tr>
      <w:tr w:rsidR="00F30C8F" w:rsidRPr="004C04D3" w14:paraId="7B9E8CD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4A4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DF5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8B2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172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DCA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647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772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.8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F868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93C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5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0D9D8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A81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B22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744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988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4F3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A1E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CEC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9B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DE0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D5F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325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23E7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433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98E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A36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C5145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5E1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8DC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0E3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BC4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D91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DC50D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</w:t>
            </w:r>
          </w:p>
        </w:tc>
      </w:tr>
      <w:tr w:rsidR="00F30C8F" w:rsidRPr="004C04D3" w14:paraId="49FE298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CF43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17DC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324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3.596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A91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987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48ED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3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799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874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9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42AC9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306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68A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65D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4A0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1A5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7FE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5EB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5DD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628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817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082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E00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9BB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B40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518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238B0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6CE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155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7E9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E56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3FF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EA925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47</w:t>
            </w:r>
          </w:p>
        </w:tc>
      </w:tr>
      <w:tr w:rsidR="00F30C8F" w:rsidRPr="004C04D3" w14:paraId="7840BA3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BEB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35D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FC4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.475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F35E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744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2DF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3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7D2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B31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1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1B70C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25C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660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834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D08C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6C1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5DF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BCB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EA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90F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DEC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55C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339A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71B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61F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E95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DA63E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743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6A9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607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140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299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E02D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5</w:t>
            </w:r>
          </w:p>
        </w:tc>
      </w:tr>
      <w:tr w:rsidR="00F30C8F" w:rsidRPr="004C04D3" w14:paraId="3D1E00B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3AB3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C26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D442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.436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C75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143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811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3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427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9B3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D3A35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099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F41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0CF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080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556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8A4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89C8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8D6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863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40FC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E26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81F9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01D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CFC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9E5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092ED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AA2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8E3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CB3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1A1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DC1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3E82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32A47A38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D342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6C2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6CF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1.750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C55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319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632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2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4AFF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FFB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3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297135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D5D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D45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595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078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FDB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F0A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40C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41C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480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151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77E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D352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C7F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14C2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411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6002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F73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B2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CB6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083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B996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4985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3</w:t>
            </w:r>
          </w:p>
        </w:tc>
      </w:tr>
      <w:tr w:rsidR="00F30C8F" w:rsidRPr="004C04D3" w14:paraId="52F4FC8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17F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848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91C8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526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8D8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36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50A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0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3212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ADA3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1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5220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6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CB6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3368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F912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0D4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397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3B8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003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DCF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169E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9A9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A9F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523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9FC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E10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4C5B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D1287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9244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2B9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146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B87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6845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BB0A6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32</w:t>
            </w:r>
          </w:p>
        </w:tc>
      </w:tr>
      <w:tr w:rsidR="00F30C8F" w:rsidRPr="004C04D3" w14:paraId="440F4F6B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793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1C17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838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630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AC5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2648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51D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0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7BC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F31D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00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DD889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9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4D4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B85D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954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122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26FE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C4D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EE4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102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963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776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9FB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183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26AE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C0F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9B4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1B59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7A5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730E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ADF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B380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25E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96F76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4B538A6E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69F4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A283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668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.422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E723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250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F51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7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214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5EA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C04EC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FA4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95B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50C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D77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54C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C6B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600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1619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8B96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CF0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A50B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791E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492A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AB4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50C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FB997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8DD8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7D1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B92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CDF4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E28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2AF0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</w:tr>
      <w:tr w:rsidR="00F30C8F" w:rsidRPr="004C04D3" w14:paraId="11D1DED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280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</w:t>
            </w:r>
          </w:p>
        </w:tc>
        <w:tc>
          <w:tcPr>
            <w:tcW w:w="5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0D5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53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52E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3.2414</w:t>
            </w:r>
          </w:p>
        </w:tc>
        <w:tc>
          <w:tcPr>
            <w:tcW w:w="65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202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9.3650</w:t>
            </w:r>
          </w:p>
        </w:tc>
        <w:tc>
          <w:tcPr>
            <w:tcW w:w="53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B4F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57</w:t>
            </w:r>
          </w:p>
        </w:tc>
        <w:tc>
          <w:tcPr>
            <w:tcW w:w="44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E83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DA9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27</w:t>
            </w:r>
          </w:p>
        </w:tc>
        <w:tc>
          <w:tcPr>
            <w:tcW w:w="560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84D725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9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90F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1F14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16C6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7CB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CE6F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6548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56B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A96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7B5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C5C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706C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AC66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9F7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9BD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824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21D248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016C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6BD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3CB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662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92A1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double" w:sz="6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ABF8E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395FEC71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E9C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8BF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9BB3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097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11A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5246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BFC6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3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FE1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3674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13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06DC5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5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F7C6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44A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248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2E5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C49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4D8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761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78F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A5BA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C0C8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9B40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BEBE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5A65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BB5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2F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7C59A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138B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9690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FBD6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24C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0A30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0B66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315784EA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E708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F13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2B5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9.614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EBCE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023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1B47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09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5558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F18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5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A2BB5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4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F6E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5C0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9F6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125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3B5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9E99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27B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87D7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217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99C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97F5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6DE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159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13F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06A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CE4C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851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BDB2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2AA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A3F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6D5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F36B8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91</w:t>
            </w:r>
          </w:p>
        </w:tc>
      </w:tr>
      <w:tr w:rsidR="00F30C8F" w:rsidRPr="004C04D3" w14:paraId="1EC9A29F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2C4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9CA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1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10F4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.737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4457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5817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936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7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E52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DE40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8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F21A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2ED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359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073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FF0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1AE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030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AF6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C10F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44A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E3D6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71DF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677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90A1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517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85E5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3739B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F129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888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DC87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1AB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4935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C676D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3CD0A608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06E2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4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D9C9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D13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2.068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3ACA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945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3EFF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75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9BA7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311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97893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2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F19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740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623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8FA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DE1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67D8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BAAC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4116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C663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A6F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D9C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A0F8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15F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DFA2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193A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79B1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2BB3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455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40A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3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736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59D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1E86D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3</w:t>
            </w:r>
          </w:p>
        </w:tc>
      </w:tr>
      <w:tr w:rsidR="00F30C8F" w:rsidRPr="004C04D3" w14:paraId="05C7435B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E44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7A8B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F71A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9.124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80E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8710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A6D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66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E2E0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9A7F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8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CFCFF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3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0C76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D9D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3A3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FFEA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855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343B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9B7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4766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FDD5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AE6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53C0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BDC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B3C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2DB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5750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B72EF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16D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89B2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4E7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A6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3D62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99C8C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78</w:t>
            </w:r>
          </w:p>
        </w:tc>
      </w:tr>
      <w:tr w:rsidR="00F30C8F" w:rsidRPr="004C04D3" w14:paraId="08F1AE57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FA24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205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6E6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780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2A8F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3850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7C91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53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96EC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B03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21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29835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B1C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D596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C200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5BB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FD33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5EBF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A7BE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F716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F6B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35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562B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8181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1D51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8DB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0F94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C8D5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25A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E367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BBFC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8311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13C3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A7FEE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71</w:t>
            </w:r>
          </w:p>
        </w:tc>
      </w:tr>
      <w:tr w:rsidR="00F30C8F" w:rsidRPr="004C04D3" w14:paraId="093F4340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A07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BDBE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FF04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0.909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1B8F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601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0FD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31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CF09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57E6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2FE46A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A22D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7F47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A48F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D9C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038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E9FB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8B5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7A01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5108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90A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189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240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4DD3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834B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B3C3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C225E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22D1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9FF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1EAE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DB18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F78E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AF1ED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3A6B28A6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3AE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E980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9FF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.669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C97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535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DE10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02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E3A1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80DF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8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AD067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CCFA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61E4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3FB2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803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6C5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3031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B139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AED6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2840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0C0C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0C5B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F0B5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342C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69A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C71C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A5B39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7689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466A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33A4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EE0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9FA7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51B111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</w:tr>
      <w:tr w:rsidR="00F30C8F" w:rsidRPr="004C04D3" w14:paraId="14FE8032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32FD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FF6A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6DF9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.662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CFCD9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404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CEB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.68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1981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4685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04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C32F3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562C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C552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B64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1D62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237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C75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5C50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501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4CD4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408C5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1173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4E59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96D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76E4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D8057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891637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0DE1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4CB6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B3CD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95CC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8D48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87ED6A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</w:t>
            </w:r>
          </w:p>
        </w:tc>
      </w:tr>
      <w:tr w:rsidR="00F30C8F" w:rsidRPr="004C04D3" w14:paraId="137D8D3A" w14:textId="77777777" w:rsidTr="000A0E39">
        <w:trPr>
          <w:trHeight w:val="142"/>
        </w:trPr>
        <w:tc>
          <w:tcPr>
            <w:tcW w:w="415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8AD5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0</w:t>
            </w:r>
          </w:p>
        </w:tc>
        <w:tc>
          <w:tcPr>
            <w:tcW w:w="536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FD99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C86D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6.792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F0F4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9.1221</w:t>
            </w:r>
          </w:p>
        </w:tc>
        <w:tc>
          <w:tcPr>
            <w:tcW w:w="532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8D601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.67</w:t>
            </w:r>
          </w:p>
        </w:tc>
        <w:tc>
          <w:tcPr>
            <w:tcW w:w="447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6B058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7DA7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2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F5C1E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7</w:t>
            </w:r>
          </w:p>
        </w:tc>
        <w:tc>
          <w:tcPr>
            <w:tcW w:w="518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D9D1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0DFE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1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9E19B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0BE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34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8B0A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ED30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1DEB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92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A47B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EB9B0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645DE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78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32C13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392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ED5E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1DD34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01A9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9C34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322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AC5C7F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76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4757D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481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C2FCC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29AD2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476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A51D6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27FFF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65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C519DA" w14:textId="77777777" w:rsidR="004C04D3" w:rsidRPr="004C04D3" w:rsidRDefault="004C04D3" w:rsidP="004C04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4C04D3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43</w:t>
            </w:r>
          </w:p>
        </w:tc>
      </w:tr>
    </w:tbl>
    <w:p w14:paraId="5A2A7F49" w14:textId="77777777" w:rsidR="00AD09E3" w:rsidRDefault="00AD09E3" w:rsidP="00735AD5"/>
    <w:p w14:paraId="2301CDA5" w14:textId="54E0AAEC" w:rsidR="00AD09E3" w:rsidRDefault="007D3AD4" w:rsidP="00635041">
      <w:pPr>
        <w:pStyle w:val="Heading3"/>
        <w:numPr>
          <w:ilvl w:val="0"/>
          <w:numId w:val="3"/>
        </w:numPr>
      </w:pPr>
      <w:r>
        <w:lastRenderedPageBreak/>
        <w:t>Table of Crater Retention Age Data.</w:t>
      </w:r>
    </w:p>
    <w:p w14:paraId="4A09FE4B" w14:textId="77777777" w:rsidR="00522A4C" w:rsidRPr="00025DB9" w:rsidRDefault="00522A4C" w:rsidP="00522A4C">
      <w:pPr>
        <w:rPr>
          <w:sz w:val="8"/>
          <w:szCs w:val="8"/>
        </w:rPr>
      </w:pPr>
    </w:p>
    <w:p w14:paraId="0D8368EC" w14:textId="371782FF" w:rsidR="00AD09E3" w:rsidRDefault="00AD09E3" w:rsidP="00735AD5"/>
    <w:tbl>
      <w:tblPr>
        <w:tblW w:w="13865" w:type="dxa"/>
        <w:tblLook w:val="04A0" w:firstRow="1" w:lastRow="0" w:firstColumn="1" w:lastColumn="0" w:noHBand="0" w:noVBand="1"/>
      </w:tblPr>
      <w:tblGrid>
        <w:gridCol w:w="405"/>
        <w:gridCol w:w="583"/>
        <w:gridCol w:w="708"/>
        <w:gridCol w:w="709"/>
        <w:gridCol w:w="515"/>
        <w:gridCol w:w="444"/>
        <w:gridCol w:w="600"/>
        <w:gridCol w:w="567"/>
        <w:gridCol w:w="851"/>
        <w:gridCol w:w="709"/>
        <w:gridCol w:w="1134"/>
        <w:gridCol w:w="850"/>
        <w:gridCol w:w="851"/>
        <w:gridCol w:w="700"/>
        <w:gridCol w:w="708"/>
        <w:gridCol w:w="709"/>
        <w:gridCol w:w="709"/>
        <w:gridCol w:w="709"/>
        <w:gridCol w:w="704"/>
        <w:gridCol w:w="700"/>
      </w:tblGrid>
      <w:tr w:rsidR="00D259F0" w:rsidRPr="0072116D" w14:paraId="3388B1CC" w14:textId="77777777" w:rsidTr="002719F3">
        <w:trPr>
          <w:trHeight w:val="382"/>
        </w:trPr>
        <w:tc>
          <w:tcPr>
            <w:tcW w:w="5382" w:type="dxa"/>
            <w:gridSpan w:val="9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000000" w:fill="D9D9D9"/>
            <w:noWrap/>
            <w:vAlign w:val="center"/>
            <w:hideMark/>
          </w:tcPr>
          <w:p w14:paraId="4319E4DF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</w:pPr>
            <w:r w:rsidRPr="0072116D"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  <w:t>GEOMETRICS</w:t>
            </w:r>
          </w:p>
        </w:tc>
        <w:tc>
          <w:tcPr>
            <w:tcW w:w="3544" w:type="dxa"/>
            <w:gridSpan w:val="4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000000" w:fill="D9D9D9"/>
            <w:noWrap/>
            <w:vAlign w:val="center"/>
            <w:hideMark/>
          </w:tcPr>
          <w:p w14:paraId="536E09F0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</w:pPr>
            <w:r w:rsidRPr="0072116D"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  <w:t>CRATER RETENTION AGES</w:t>
            </w:r>
          </w:p>
        </w:tc>
        <w:tc>
          <w:tcPr>
            <w:tcW w:w="4939" w:type="dxa"/>
            <w:gridSpan w:val="7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000000" w:fill="D9D9D9"/>
            <w:noWrap/>
            <w:vAlign w:val="center"/>
            <w:hideMark/>
          </w:tcPr>
          <w:p w14:paraId="3F802E9A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</w:pPr>
            <w:r w:rsidRPr="0072116D">
              <w:rPr>
                <w:rFonts w:ascii="Times New Roman" w:eastAsia="Times New Roman" w:hAnsi="Times New Roman" w:cs="Times New Roman"/>
                <w:b/>
                <w:bCs/>
                <w:color w:val="000000"/>
                <w:sz w:val="12"/>
                <w:szCs w:val="12"/>
              </w:rPr>
              <w:t>RESURFACING EVENTS</w:t>
            </w:r>
          </w:p>
        </w:tc>
      </w:tr>
      <w:tr w:rsidR="00D259F0" w:rsidRPr="0072116D" w14:paraId="2AB35DA9" w14:textId="77777777" w:rsidTr="00D55505">
        <w:trPr>
          <w:trHeight w:val="615"/>
        </w:trPr>
        <w:tc>
          <w:tcPr>
            <w:tcW w:w="40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E19AF83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GLF ID</w:t>
            </w:r>
          </w:p>
        </w:tc>
        <w:tc>
          <w:tcPr>
            <w:tcW w:w="583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A6EE43E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GLF ID Brough et al., (2019)</w:t>
            </w:r>
          </w:p>
        </w:tc>
        <w:tc>
          <w:tcPr>
            <w:tcW w:w="708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B370C71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ong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9E536CC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at</w:t>
            </w:r>
          </w:p>
        </w:tc>
        <w:tc>
          <w:tcPr>
            <w:tcW w:w="515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97411BE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Area (km</w:t>
            </w: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vertAlign w:val="superscript"/>
              </w:rPr>
              <w:t>2</w:t>
            </w: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)</w:t>
            </w:r>
          </w:p>
        </w:tc>
        <w:tc>
          <w:tcPr>
            <w:tcW w:w="444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4D9737F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Mean Slope (</w:t>
            </w: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vertAlign w:val="superscript"/>
              </w:rPr>
              <w:t>o</w:t>
            </w: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)</w:t>
            </w:r>
          </w:p>
        </w:tc>
        <w:tc>
          <w:tcPr>
            <w:tcW w:w="600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530C84D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Mean Elevation (m)</w:t>
            </w:r>
          </w:p>
        </w:tc>
        <w:tc>
          <w:tcPr>
            <w:tcW w:w="567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B80DA6F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Aspect (</w:t>
            </w: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vertAlign w:val="superscript"/>
              </w:rPr>
              <w:t>o</w:t>
            </w: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)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000000" w:fill="D9D9D9"/>
            <w:vAlign w:val="center"/>
            <w:hideMark/>
          </w:tcPr>
          <w:p w14:paraId="5948B175" w14:textId="39AF1328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GLF Morphology classification</w:t>
            </w:r>
            <w:r w:rsidR="00D259F0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*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4CCCD3D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Total No. of Craters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FEA810A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umulative Crater Retention Age (Ma)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2653B57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umulative CRA Error (Ma)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000000" w:fill="D9D9D9"/>
            <w:vAlign w:val="center"/>
            <w:hideMark/>
          </w:tcPr>
          <w:p w14:paraId="30A26939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umulative CRA Error (%)</w:t>
            </w:r>
          </w:p>
        </w:tc>
        <w:tc>
          <w:tcPr>
            <w:tcW w:w="70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1AB89D8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No. of Resurfacing Events</w:t>
            </w:r>
          </w:p>
        </w:tc>
        <w:tc>
          <w:tcPr>
            <w:tcW w:w="708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CD41104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ifferential Resurfacing Age 1 (Ma)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E9D8F5C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ifferential Resurfacing Age 1 Error (Ma)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D918C25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ifferential Resurfacing Age 2 (Ma)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3BA4B79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ifferential Resurfacing Age 2 Error (Ma)</w:t>
            </w:r>
          </w:p>
        </w:tc>
        <w:tc>
          <w:tcPr>
            <w:tcW w:w="704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CEE273D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ifferential Resurfacing Age 3 (Ma)</w:t>
            </w:r>
          </w:p>
        </w:tc>
        <w:tc>
          <w:tcPr>
            <w:tcW w:w="700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000000" w:fill="D9D9D9"/>
            <w:vAlign w:val="center"/>
            <w:hideMark/>
          </w:tcPr>
          <w:p w14:paraId="0764378A" w14:textId="77777777" w:rsidR="0072116D" w:rsidRPr="0072116D" w:rsidRDefault="0072116D" w:rsidP="00721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ifferential Resurfacing Age 3 Error (Ma)</w:t>
            </w:r>
          </w:p>
        </w:tc>
      </w:tr>
      <w:tr w:rsidR="00D259F0" w:rsidRPr="0072116D" w14:paraId="034F7E8A" w14:textId="77777777" w:rsidTr="00D55505">
        <w:trPr>
          <w:trHeight w:val="142"/>
        </w:trPr>
        <w:tc>
          <w:tcPr>
            <w:tcW w:w="405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CDC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583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539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1</w:t>
            </w:r>
          </w:p>
        </w:tc>
        <w:tc>
          <w:tcPr>
            <w:tcW w:w="70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84D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8491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175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5912</w:t>
            </w:r>
          </w:p>
        </w:tc>
        <w:tc>
          <w:tcPr>
            <w:tcW w:w="515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0A9D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5.92</w:t>
            </w:r>
          </w:p>
        </w:tc>
        <w:tc>
          <w:tcPr>
            <w:tcW w:w="444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129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EFF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75</w:t>
            </w:r>
          </w:p>
        </w:tc>
        <w:tc>
          <w:tcPr>
            <w:tcW w:w="567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DE27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0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934E1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V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4B9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2562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135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F199C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.6%</w:t>
            </w:r>
          </w:p>
        </w:tc>
        <w:tc>
          <w:tcPr>
            <w:tcW w:w="700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8D4E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D17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.63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E46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3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3D3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2FA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139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A330B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268FC26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624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002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9B6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524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CC2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888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C44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3.7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9B3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A27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4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8CF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AB6869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5DD6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B28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636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AC63B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.5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DA8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C90B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7B04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2E67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140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46C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5CB46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812F81C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DFC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C16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CB6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98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84F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973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367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2.8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AD73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E2E8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18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B753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33D859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D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AE94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4AA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448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AEC062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587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688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AB5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D34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D2A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443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7C49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EFEE8F0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53E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CEAF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F77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15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2F7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778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DBAC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9.6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304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6B3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51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62D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CE9B6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4727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6FD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E03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29AC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.7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F08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43A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A61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DB1C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5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A7B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6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FBE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3680F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E42E59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B0B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B0B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242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0.479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D8B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797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AC28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9.4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52DB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70D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E1A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001E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D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E27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E8A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1CB3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2E377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3212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AD8B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8A3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C70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732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1EA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3FAF9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D89AF43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DB0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48F1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2705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8.522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CDE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8.493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D6D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.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B0C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EE69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1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0AC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B07C57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R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FE4F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087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D8E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1B1A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A86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8BAB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0FD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BB8A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6F8C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24F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EFDE6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F3D8839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565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66FC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AE1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0.35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0DFD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2570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8698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1.6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5A79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AA7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680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5430E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D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31ED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350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477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D21CE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173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57F6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623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B157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29D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BE8A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6C92FD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FEF526E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FDE3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D4A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D20F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3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78A3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242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D2C1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7.2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0D0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CF1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65E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B85AA1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BA42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443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D4B5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54078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46CE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1C9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C003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068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B13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136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.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20048A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</w:tr>
      <w:tr w:rsidR="00D259F0" w:rsidRPr="0072116D" w14:paraId="0629C13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A2F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012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7A96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.419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B3C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649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036B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6.3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F85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592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74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285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C16C0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3513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0332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831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C327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4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EBF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E88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BFD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6CDF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939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CA9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F6E51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C268B9B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617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D21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7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86F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5556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1A3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7452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7177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.3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ACE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CE71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81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919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3997B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D6F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76AF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0190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9C95A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.0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51FE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58F4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.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741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B809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3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1BBC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4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DE31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33CBCD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E947BBC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695E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245B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871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3.6547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D62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7288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5DB6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.68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DC2B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40C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07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6F7A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4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B895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94B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E94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3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98A9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3264D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1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D92C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49BF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5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0D5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E4B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.2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C03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5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F12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BDC54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39A29C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BBD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1224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C01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.6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4C5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340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6B3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.3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EEE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FA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51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5DE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232FD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7B60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F87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2D3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6778C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5E3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732F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B4E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AA3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2B3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7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881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1C3E9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906085F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0B7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B2E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1BE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63.42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337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532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394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.4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10D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4B1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3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910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962A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049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F677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14F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3B391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193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994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029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5C5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AE16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58C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8BBD5C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9426DD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BD1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CE1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585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9.694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189B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4.082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C66C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.09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FB6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7A2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C86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3114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5B95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570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.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90E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B8DB6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BF19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0942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1B6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092B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8BE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307C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A2E32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60B02B5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BD0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791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4CA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2.834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431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141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900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.6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442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516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F1F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87989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D57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2E5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6BF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B0FEC3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5482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DE2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4E2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474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F93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41C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F6237F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1E2B216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3C81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13C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1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91D4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.165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4552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4204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298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.49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0751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8BC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2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0E5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09FCB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E8A3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88F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1C4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1E872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.2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A90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B20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9B1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8EF1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9C2C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1988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2B4EC8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7FDE75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6D4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3674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D1CA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45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20C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138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3AF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.7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FD81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25D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97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C9B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5738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86F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FB5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.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32C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.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68797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.7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B233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1FB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DEC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7EFF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E2A1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210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C0E4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00272C8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0C46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B8E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361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055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E58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6.639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BFC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6.5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BC7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41C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830F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AAD1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0A2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999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.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F836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C30BE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D6F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3A1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281D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C35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CB1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3895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BA8A6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A4B8EEB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A436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819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6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6DD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.77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D74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072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7113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.8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BAF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67F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3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830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AC3AA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DR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2928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BFC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511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68A34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2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8E9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524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AD1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3E5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B15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AA1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60312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C076870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6CC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FD4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1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E36A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.980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2932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2951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449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.73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5A05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637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629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26A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7B82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DA7A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96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112A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1D5E3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6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05E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E58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C17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DF8E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9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2E7B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.1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07F5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C141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0606843C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E65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057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6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3E7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9.2531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5DA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1.0759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AB4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75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B6C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F94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52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54A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6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AB5D5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B97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8CAC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65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811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9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29A19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4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230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CB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F10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44B3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710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3675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08128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113472E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BA3C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6C2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7B9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9.87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1E1E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657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4937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5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A24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0E8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01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23DB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736E1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349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775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.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F7C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AF6DF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5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996A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48A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F61B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588F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46E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D9C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67E04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007F61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E65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D96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808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70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F21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640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4F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5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E16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1FC1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65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15D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DD3E2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7D3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AF8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ED9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7DA466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2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BC67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9B66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7219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FD8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1AB6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873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4FCC46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4B4FEAC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9AE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6D1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994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1.58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41D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211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6F33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.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C9CD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95E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45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622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96308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31F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850C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05A9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6E0C4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0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4F4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3E9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0460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B5E1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6B4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5ED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4192B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9FA6176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B059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179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4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E27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304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C37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9.8063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A4E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.0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1F3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B97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53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30A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C57E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4A5C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7E1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A97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B90AA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5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B70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82B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52F0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A3D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020F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3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DDF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CA9D26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366E64A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9B8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418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7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343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9.47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C9D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9204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9D7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.1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9F5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24C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4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811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F64D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75E2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4B4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2BA4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6B264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.0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3F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9FC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EB3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B0C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1FC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DED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38C96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1B2C89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DA15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355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5BA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027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4FA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8419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9DF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6.74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4E1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A7F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47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0BC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DFB455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CG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110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880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88F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EF42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2264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29A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C689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5C4F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3377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2A4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2049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CE2D3A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63A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74F9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5803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.63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3A8F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925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541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.9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51F5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F7C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25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29A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63F29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DDF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5E6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8.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9E6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67CF5C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D52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8FFE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DD93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227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7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ADA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6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E0F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9527F1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313A52B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F55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C74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E97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86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65E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1489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E17D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.5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13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08C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24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6A1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FB869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899A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B91E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93C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0B18E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4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4D3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564A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44F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568B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E3A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B7F9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F7A54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F1407EC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4500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E8A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F18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7039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E5E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0216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8B8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.85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4CC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2B8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3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CDA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9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B24A3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F62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DD7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50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0FA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F6DB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5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B68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1B1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04E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0B29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5.9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01D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FCE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8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87F19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7</w:t>
            </w:r>
          </w:p>
        </w:tc>
      </w:tr>
      <w:tr w:rsidR="00D259F0" w:rsidRPr="0072116D" w14:paraId="02B77A3E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0D7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5AE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9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1323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.6412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F23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6823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DF4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.55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D6C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B9E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26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0C3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8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3CBD6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9DF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814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12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29B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2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7D5B2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5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D1C1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A6AF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6D8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CA4F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1FC0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ED0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0D9E87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06681346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956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EB6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F44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5.115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625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5.1479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A7AF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8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C75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4EC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917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76467D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0DA6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6A0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11E8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5AD69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8C3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D41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79C3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142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386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BBA6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7B54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D39F82A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1AA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44C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AE7F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77.35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28A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833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30B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6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CF6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A440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67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068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4DF552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D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19B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6D15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9BB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63DB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ABB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D04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81B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BF2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357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CF88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766C9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F7391F0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244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A0DB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D72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2.826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817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5687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B7C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54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40F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C87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809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2019BB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F8D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12A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481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84E7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5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4CF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A95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8326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1FCF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1A8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7A45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6C85BB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C0B916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273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2B5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56A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.37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F4DF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250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F4C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.0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8246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85A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3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43C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17448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562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A3F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4.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A9DB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9E0AF1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4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B22F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9040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C06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963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995C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350A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FDAE8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27FCA7E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6B75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4A66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1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F90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.975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80C6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482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130C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.9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8F5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C38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15F7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5740A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80EF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34B2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742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B01E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92A5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AC72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681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29D4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986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18D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6980EE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D77B1B6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82E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304F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389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1.17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D04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0613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C4A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.6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91AA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F2E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6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8E3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40B707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712F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FB0B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A9F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855D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7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C175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8B30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923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15C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CFF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C31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DA426F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B33719A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987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0F78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556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8.544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41B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1420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2717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2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8F6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8B2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16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756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E293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C5C3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972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AF7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647A0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5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6DC3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B75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E5D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8D53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8B1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59FC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7C066C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BCE7CA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9F9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A65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129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8.79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4954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666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F41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F40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912A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C97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BD3B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05A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9A5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.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181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A1B0E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45B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9E0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D897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E952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D08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D68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7684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F6B15CA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01B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8F2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8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BB2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.069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173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6449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D8E2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9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21B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C0D8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0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F3B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F33A5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9FB2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6046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9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3C47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44523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395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F91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B02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A24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.9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482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.8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AA1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DFC343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C20CB07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FC5F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B72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5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168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5821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7A4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2173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7F3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41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AE59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5E9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61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38C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04DE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089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902B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2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8FC0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C191CB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.0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05F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CEC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4EF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.5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E87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217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2E35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2589A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744A24E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9BB5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4AC6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5F2C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.769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FD1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642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540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8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49C5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DBC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5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4E6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1B79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D4C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904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B32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C2C36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.0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997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CE7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7D6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188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590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15BE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0036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8D8851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3801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713C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EB6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2.85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934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3.711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0FF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6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63A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971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AB4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A338B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CG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512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BED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.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C36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4442B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8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3E43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7EE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.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74A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E07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7B2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5484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3C2F2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478BF7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6C31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7D7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F2F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21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9E42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733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3733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7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872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ED0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83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94B9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E4606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6EEB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107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.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2C6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822FF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5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C945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2EB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AF6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E07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9C4E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375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7DD00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1988E2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6036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CA7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4F4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557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23E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355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9691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4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0AE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04D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0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2D1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98D615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D4A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7A50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263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ABA43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.8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8C5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E97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C79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80E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182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AB1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EFA40E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55BC16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306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lastRenderedPageBreak/>
              <w:t>4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D7C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C82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2.22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4380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5149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652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4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0A4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1E8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A597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44672D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13E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1A50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445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1B818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.7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53F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DB58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9C0E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A34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F83E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540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0E4A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DEAB4EB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860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A54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A800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7.40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EB8C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809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4810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3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649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06A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4BC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6E432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E51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1D8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941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1191D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.5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CC1C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32E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2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C20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638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A7B7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FDD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5B50E1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90F086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B5B1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137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816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44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15E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110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21E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24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5E9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164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DB6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765C3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ADE2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848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F4A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6F72E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1B5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959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7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C10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FD1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372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A37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F09E12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5F2423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3427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8EB3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4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3F0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3.91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E6F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5557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7B72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9C3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86D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4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723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5CDEE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CA5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495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5939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C8C58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CD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66FE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F86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EFC5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3E92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3680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F5BF5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0B4F01C9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247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CB3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ED5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3.018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E52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5418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615B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44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B53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185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2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B05D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2ED00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322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1F07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3EE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FE2D2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3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895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AB59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.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4A45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1729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.6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54A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6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79C7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AB43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741B446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444C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F48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8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D13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8.7459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91A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5011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6EE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33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A0B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4B6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33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9F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1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B221A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E887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52C8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.8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AB4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978463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7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B244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C29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.3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E7F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9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165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88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FA8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2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98DA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72B68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6E5AAD9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DA6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B1AC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F6E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8.77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5E5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0200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EF8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0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E2C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3F82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8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2C6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AF57F9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D48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460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6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8BE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4E618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E1C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964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EB1B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3E3F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E31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DDA4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31AD1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094CC719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809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3B7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DC6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808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6DBB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2117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8338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6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CB9E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484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845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62EF3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D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F2F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6FF6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10FA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4134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2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EE2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5B2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D24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F59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2468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780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DC067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6AC4DE2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EBF5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FE58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8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4E2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.35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32C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823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5CA4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3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EBC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4D5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8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F89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D8E2A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225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865F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DA1C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E9464B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.8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7AC3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5E8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3B8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2AA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28E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EE02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399F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A03BFFC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48B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79F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D95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9.73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752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3209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515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49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812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9D2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6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F52B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CD470F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DDE8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F19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E3D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4BA35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.0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142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C21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262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8C36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C586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90E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4A070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D5329C2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8E7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092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7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DCA1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27.09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FF1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5737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C774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.3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8B9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0CE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8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826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1EBA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A863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C4C6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B72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49BCC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0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CD4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21F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81E4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E5F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D36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FCD5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B06C2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07A81222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5DE4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D2B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341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1.777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6CD6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5.472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3136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9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C43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9C44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9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BE2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67C91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B4F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087F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D068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CB0C6F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8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E65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327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16F7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06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29C4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280A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8FD47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A7F6263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C572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935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0E65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.08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22C6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222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DD1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9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D8E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A008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9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26C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27575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703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07D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048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78C0B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217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A876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A2A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B28A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488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223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9EF40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9C7CB3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E32B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CDD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42F4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7.65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71E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353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D543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2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511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E6DC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97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6C11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0965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915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354A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2E9C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99F34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6E8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096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8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7A4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120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2CFB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7BA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18001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3EE2809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CEA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F2C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4F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3.573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9DD3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1062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9387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98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7F5C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C0D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0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ED7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01510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7FC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1594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AF5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AE246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1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D0B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CF6A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1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EF6E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9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1CE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00B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FEC3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904B05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8FD3461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2DC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1B9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721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7746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69C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8463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97EE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.09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6BC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731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6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1AAA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8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21BC25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AA9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286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5.7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E99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88228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1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3E7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CB8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055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BB9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56F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198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BC97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B5987A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F64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F09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1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B33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.71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A7D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4.842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BF5D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5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297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3B4F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8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297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EC2BB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CE5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8452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.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2BD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F0E05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DDA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35F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566E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9C5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887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863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EC4B4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902ADD0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6B1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175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9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854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.957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FADD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865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DC3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5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721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2CA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40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156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D4CB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3DB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59B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A5F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EC62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4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C71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9F2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952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0BC2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FDA2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0A87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9AAD0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4411F10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2EA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F72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5A2E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.79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81C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108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072E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4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618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7E07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7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BC7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0B5D8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CG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C34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50E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.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C9C1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37D522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4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6AC8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51C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681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96FA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E55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35E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352382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018FFF9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193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3962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4C2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0.93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1BC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3294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B446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BF70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109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1CA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DCBD0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DCB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631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416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EE41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839B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AE27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DF56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C16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A30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22C2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FC412F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364213B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D6A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7FE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C8D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4.89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BC79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530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466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2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1537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B486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70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496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78BBC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80A8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872A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.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223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7FC2B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DF5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822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F24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6B79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E8F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676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8CEDF9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CF209EF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C6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B3A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1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225D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9.17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365A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0464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088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.0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7B00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8DF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7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265D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8EA3A3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8C1C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EA8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A47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6377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11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6EAA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5F72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709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183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5E4C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258F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D6F427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4013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EC0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1E5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269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6532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658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FF4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.8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414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2C6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51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85B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CD8965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D0A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93F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7DE1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CEDD7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4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3B7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111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8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909C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849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4B7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C54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9AEC7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75323CA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68F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81BA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A19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1.566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0A8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5.316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3B0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.79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E19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485C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5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E07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B52A7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CG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7DFE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47E1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.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66A3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98661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5C5A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CC4D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7CA1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09C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B64B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2AA1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3246C1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9F26E22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0E52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320A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8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824F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0.970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E2A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0948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202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.94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7227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12D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B44E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1BF94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6CE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D391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.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5424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DBE2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7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3D4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0C66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94EB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E8E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485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074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8D6F7E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6CB185C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7CD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F9F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55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36E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4.4088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FC52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2.6278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C73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.71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3E74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D4ED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1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5533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3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E36FE3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245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8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756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0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EAB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3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1C8BA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5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9D4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BB5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5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FBA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45E5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.9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47E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0A1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FA2E22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BF161B8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256C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772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ADA0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114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B8FB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745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64B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.19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1F7A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6588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76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ECF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C7EB5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829C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6C62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C955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2DB10C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EEBF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F6E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C47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072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A927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14A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40A587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980853B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E8D0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661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CF8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1.274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496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4537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0E0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8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5B9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6EF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3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37B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2238C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1D0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773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7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D2F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030A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600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E44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F9B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BB80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0E0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A32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99238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34783D4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425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4CC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3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820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2.994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440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0.851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DBA4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84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08A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D16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FDB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64977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329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D531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8ED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7E9E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.0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7EA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510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369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EC2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F2A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A17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0CF7EF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E67DAA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946A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7C74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5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42C7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478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B4E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8.6907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DA9E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7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CD04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EEB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9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A6BD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B84E6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CG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3C45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F328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2AD2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E2A777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.8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685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29A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942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BB1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3F29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E22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57E03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B417CFA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B31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57C0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46D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25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A81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7664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17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6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96F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9D5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32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501E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AD70F3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F034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D760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.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7114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12F16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7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5E0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0966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6E5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1ED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FC42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490A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8FE9FB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D28F3F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472B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0AB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EAE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78.82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62E8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2.1370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34A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5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0AF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B12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5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485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DC88B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3BE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1EE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.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916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29FE3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65C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EB6F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E950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7D8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6FC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A94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66E36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6FAC869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424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BC6B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2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30D8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7.06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A02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5.813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CE7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0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908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B51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16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2B3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D3F0A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50E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F27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6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80E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.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69ECB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7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AAE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BA6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1CFE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2D3B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045A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C15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10B4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7F99AA6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740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EF94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EFB9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.703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6393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006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E45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.0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B55B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55B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37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CB2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2B7C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F52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DF5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4EF3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D6AA9B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2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E82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EE75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CE62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6CDF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989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1F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D89BB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16F4947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ED2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BB72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39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F24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.250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36B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5.5992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E019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42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09D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0CC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88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6E2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EC4E4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CCG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FD68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6D9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3.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BB41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8B902C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7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BF15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5A1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6FC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F5E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BCE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4E7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36DAA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23F5643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B18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26D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18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D2C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.6146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BB3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6422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4B3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6.35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580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FDD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17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02EB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82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4DDDB8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BC6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F770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.7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5517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.2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F42C52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.1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2463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D0F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56CB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993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6FE3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B2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C137A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94F4BE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D31F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395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15F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17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FDC2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647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D33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.8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49B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E23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5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851E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AB53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7D8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DFB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D3F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8A110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545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6A3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C327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7BD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E035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1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3986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1DA28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9B6C73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F9B4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428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6EF9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3.596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35F7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.9873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2DEC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3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964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294F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9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A69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A7970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8D2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F19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222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.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EF5D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.9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98DE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6E54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7FF9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4E8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9626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0149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6E3516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0A7F7E6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476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FDBF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728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2.47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1C9F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744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E38F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3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C17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227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31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FF2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8ED065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945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43A9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8A5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8A6F2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696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9AE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3C7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038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619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242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AF740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6717547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015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4D7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AAD9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.436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175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1.1435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585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3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1C4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B23C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98B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88818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E6A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ACD3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.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F33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D373A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5635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0A4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AD69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72B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CED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38D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651AD4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B990F08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D01A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4595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49FB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1.75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F4CE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319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505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2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91D3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38C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23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8139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85803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4CC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449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7.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0A55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D412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0.2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D60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7C42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DE94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A6C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1CC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1474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CA89CE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602C79F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2851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7AAE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33B2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85.52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1109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3.936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6AEB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0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9D3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AD0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1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3FFC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B6805A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CBB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101E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2E03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580B45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41C7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4E28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4864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0353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6A6F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072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1C5380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778C7BF2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10B4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9BD6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46E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63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269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2648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6B54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4.0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65E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BCE3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00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2061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0F92F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5F0F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8ED8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DDC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04DFA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103C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A0E4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1B9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B588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F51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44E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089F5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C914001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BF83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E0E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C95D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0.42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E22D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7.2503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C617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7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4ACC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5739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6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00F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F4AB17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710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EED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5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B23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2F2B8D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1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AE5D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0C7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DA14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19F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A0E4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21B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A9F4E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3D7AEFB0" w14:textId="77777777" w:rsidTr="00D55505">
        <w:trPr>
          <w:trHeight w:val="142"/>
        </w:trPr>
        <w:tc>
          <w:tcPr>
            <w:tcW w:w="405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169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0</w:t>
            </w: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2F59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5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36FA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3.241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01BE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39.3650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C82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57</w:t>
            </w:r>
          </w:p>
        </w:tc>
        <w:tc>
          <w:tcPr>
            <w:tcW w:w="44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010C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0A22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2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854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79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7A293E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FE2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E7C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C08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539F2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0%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04A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5D7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A59E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85A3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A0C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D5CA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doub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867B4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2D4CA75B" w14:textId="77777777" w:rsidTr="00D55505">
        <w:trPr>
          <w:trHeight w:val="142"/>
        </w:trPr>
        <w:tc>
          <w:tcPr>
            <w:tcW w:w="405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A174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</w:t>
            </w:r>
          </w:p>
        </w:tc>
        <w:tc>
          <w:tcPr>
            <w:tcW w:w="583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B6DD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6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268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0977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BCF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5246</w:t>
            </w:r>
          </w:p>
        </w:tc>
        <w:tc>
          <w:tcPr>
            <w:tcW w:w="51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295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33</w:t>
            </w:r>
          </w:p>
        </w:tc>
        <w:tc>
          <w:tcPr>
            <w:tcW w:w="44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A842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60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C0D4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134</w:t>
            </w:r>
          </w:p>
        </w:tc>
        <w:tc>
          <w:tcPr>
            <w:tcW w:w="56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733F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95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46161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D8C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2FA3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2</w:t>
            </w:r>
          </w:p>
        </w:tc>
        <w:tc>
          <w:tcPr>
            <w:tcW w:w="85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4E36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.1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E3573D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0.0%</w:t>
            </w:r>
          </w:p>
        </w:tc>
        <w:tc>
          <w:tcPr>
            <w:tcW w:w="700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A9FA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BB6B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C62C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6CB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B31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5784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doub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8C4B47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0471398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D0B6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2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255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280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9.614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B65C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2.0234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C8F0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3.09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81CE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941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5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C444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3E5513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9352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9A76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92DF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8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235DC2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3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BF2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251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BBC9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DD75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C496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8D1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C77857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B3BFB5B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79C5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3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676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1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C8C0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4.737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482D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1.5817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C68F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7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2C28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DEB9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8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305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FE2411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SC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720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38E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.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7F8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AFC1B6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6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335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4B48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F30F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6EA0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C9DA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9EA3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DAF6D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AF8AD40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6B1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4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07E0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EFFD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2.06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907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8.9452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2A5A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75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8A6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9FDE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E9E3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007DA2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LDA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9CD7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CDF6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3EF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C41777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1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0B4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AE3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FCDB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44B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2EBB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9B30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72614C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5F921700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B539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5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3359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9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C3C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9.12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86FC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8710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5E45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66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5A16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E48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8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13A8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3F3D8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796B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DD94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62B3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6860CA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9.8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FDA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D02D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2849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64FB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C8FF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C065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AAD25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DA8D532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9501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6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33EB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954E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78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A5C9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3850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FA5D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53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9E26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047B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121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C02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6262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2F6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EB96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B02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50911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4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BC9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C9E1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98B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63C0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A98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A5EC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5822A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4A6C98BD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7C00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7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F60E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46D6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0.909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513A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50.601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0DF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31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1545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DD82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1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98FA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F08EA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7CB8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8A5D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9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EAC6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8E8C4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.6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8C73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060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FCEF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3DA4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AD6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12DF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BBDC64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65806989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C69A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8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EAB4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5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C7FD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5.669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0D01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6.5353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BE7A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2.02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308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8A37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98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4678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19532B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83E1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2285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.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21F0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4FCCA0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0.2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E2B0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695B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B9C2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3316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A379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2BF7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C6839D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12A179B0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DAAF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99</w:t>
            </w: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4019F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4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F065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8.66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2AEF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5.404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FFE1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.68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3C4E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6624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204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5481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4C3FDA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A545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1F4F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3.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F17C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9FC65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9.0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804E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0752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AEFE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1194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3756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C14F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B4CF6B6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  <w:tr w:rsidR="00D259F0" w:rsidRPr="0072116D" w14:paraId="0C9C0864" w14:textId="77777777" w:rsidTr="00D55505">
        <w:trPr>
          <w:trHeight w:val="142"/>
        </w:trPr>
        <w:tc>
          <w:tcPr>
            <w:tcW w:w="405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6190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00</w:t>
            </w:r>
          </w:p>
        </w:tc>
        <w:tc>
          <w:tcPr>
            <w:tcW w:w="583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BBF7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0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D3DD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66.79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9C2B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-49.122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E974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21.67</w:t>
            </w:r>
          </w:p>
        </w:tc>
        <w:tc>
          <w:tcPr>
            <w:tcW w:w="444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F5C1B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D70AC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62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82982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5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5D54D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V</w:t>
            </w:r>
          </w:p>
        </w:tc>
        <w:tc>
          <w:tcPr>
            <w:tcW w:w="709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BA1AD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65C31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84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B7E78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4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8BFA40E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7.7%</w:t>
            </w:r>
          </w:p>
        </w:tc>
        <w:tc>
          <w:tcPr>
            <w:tcW w:w="700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5542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91B74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5.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F0415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C9CC0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66D29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4" w:type="dxa"/>
            <w:tcBorders>
              <w:top w:val="nil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67797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  <w:tc>
          <w:tcPr>
            <w:tcW w:w="70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5B6B073" w14:textId="77777777" w:rsidR="0072116D" w:rsidRPr="0072116D" w:rsidRDefault="0072116D" w:rsidP="0072116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</w:pPr>
            <w:r w:rsidRPr="0072116D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</w:rPr>
              <w:t> </w:t>
            </w:r>
          </w:p>
        </w:tc>
      </w:tr>
    </w:tbl>
    <w:p w14:paraId="475D952B" w14:textId="54475AB2" w:rsidR="00305F56" w:rsidRPr="002719F3" w:rsidRDefault="002719F3">
      <w:pPr>
        <w:rPr>
          <w:i/>
          <w:iCs/>
          <w:sz w:val="18"/>
          <w:szCs w:val="18"/>
        </w:rPr>
        <w:sectPr w:rsidR="00305F56" w:rsidRPr="002719F3" w:rsidSect="0080687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2719F3">
        <w:rPr>
          <w:i/>
          <w:iCs/>
          <w:sz w:val="18"/>
          <w:szCs w:val="18"/>
        </w:rPr>
        <w:t>*GLF morphology (Driver et al., 2022</w:t>
      </w:r>
      <w:proofErr w:type="gramStart"/>
      <w:r w:rsidRPr="002719F3">
        <w:rPr>
          <w:i/>
          <w:iCs/>
          <w:sz w:val="18"/>
          <w:szCs w:val="18"/>
        </w:rPr>
        <w:t>);  (</w:t>
      </w:r>
      <w:proofErr w:type="gramEnd"/>
      <w:r w:rsidRPr="002719F3">
        <w:rPr>
          <w:i/>
          <w:iCs/>
          <w:sz w:val="18"/>
          <w:szCs w:val="18"/>
        </w:rPr>
        <w:t>V) Valley, (SV) Sinuous Valley , (LV) Linear Valley, (SC) Scarp, (LDA) LDA-GFL,  (CCG) CCG-GLF, (DRA) Debris Rich Avalanche</w:t>
      </w:r>
    </w:p>
    <w:p w14:paraId="1AF556AC" w14:textId="02D5A7A6" w:rsidR="00735AD5" w:rsidRDefault="00197A03" w:rsidP="00AD09E3">
      <w:pPr>
        <w:pStyle w:val="Heading2"/>
        <w:numPr>
          <w:ilvl w:val="0"/>
          <w:numId w:val="3"/>
        </w:numPr>
      </w:pPr>
      <w:r>
        <w:lastRenderedPageBreak/>
        <w:t>Cumulative</w:t>
      </w:r>
      <w:r w:rsidR="007567BB">
        <w:t xml:space="preserve"> and Differential</w:t>
      </w:r>
      <w:r w:rsidR="004E62D3">
        <w:t xml:space="preserve"> </w:t>
      </w:r>
      <w:r>
        <w:t>CSFD plots</w:t>
      </w:r>
      <w:r w:rsidR="007567BB">
        <w:t>.</w:t>
      </w:r>
    </w:p>
    <w:p w14:paraId="02045664" w14:textId="0A3B497C" w:rsidR="005D298C" w:rsidRDefault="005D298C" w:rsidP="00197A03">
      <w:pPr>
        <w:rPr>
          <w:noProof/>
        </w:rPr>
      </w:pPr>
    </w:p>
    <w:p w14:paraId="344A1F4D" w14:textId="5458B458" w:rsidR="007567BB" w:rsidRDefault="007567BB" w:rsidP="00197A03">
      <w:r>
        <w:rPr>
          <w:noProof/>
        </w:rPr>
        <w:drawing>
          <wp:inline distT="0" distB="0" distL="0" distR="0" wp14:anchorId="6A0B7CCB" wp14:editId="47682C63">
            <wp:extent cx="5731510" cy="3509645"/>
            <wp:effectExtent l="0" t="0" r="2540" b="0"/>
            <wp:docPr id="1327755107" name="Picture 1" descr="A group of white and black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7755107" name="Picture 1" descr="A group of white and black lines&#10;&#10;Description automatically generated with medium confidence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09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F2112" w14:textId="77777777" w:rsidR="007567BB" w:rsidRDefault="007567BB" w:rsidP="00197A03"/>
    <w:p w14:paraId="57534575" w14:textId="77777777" w:rsidR="007567BB" w:rsidRDefault="007567BB" w:rsidP="00197A03"/>
    <w:p w14:paraId="5ECB2060" w14:textId="7DB10847" w:rsidR="007567BB" w:rsidRDefault="007567BB" w:rsidP="00197A03">
      <w:r>
        <w:rPr>
          <w:noProof/>
        </w:rPr>
        <w:drawing>
          <wp:inline distT="0" distB="0" distL="0" distR="0" wp14:anchorId="0B97936B" wp14:editId="022CF4BC">
            <wp:extent cx="5731510" cy="3475355"/>
            <wp:effectExtent l="0" t="0" r="2540" b="0"/>
            <wp:docPr id="2025369078" name="Picture 1" descr="A group of white paper with black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5369078" name="Picture 1" descr="A group of white paper with black lines&#10;&#10;Description automatically generated with medium confidence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75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F4A30" w14:textId="77777777" w:rsidR="007567BB" w:rsidRDefault="007567BB" w:rsidP="00197A03"/>
    <w:p w14:paraId="0D4C79F7" w14:textId="77777777" w:rsidR="007567BB" w:rsidRDefault="007567BB" w:rsidP="00197A03"/>
    <w:p w14:paraId="644287EA" w14:textId="2735D398" w:rsidR="007567BB" w:rsidRDefault="007567BB" w:rsidP="00197A03">
      <w:r>
        <w:rPr>
          <w:noProof/>
        </w:rPr>
        <w:lastRenderedPageBreak/>
        <w:drawing>
          <wp:inline distT="0" distB="0" distL="0" distR="0" wp14:anchorId="5703449C" wp14:editId="33FFA40C">
            <wp:extent cx="5731510" cy="3396615"/>
            <wp:effectExtent l="0" t="0" r="2540" b="0"/>
            <wp:docPr id="717301054" name="Picture 1" descr="A group of graphs showing different types of data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7301054" name="Picture 1" descr="A group of graphs showing different types of data&#10;&#10;Description automatically generated with medium confidence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465BD3" w14:textId="77777777" w:rsidR="007567BB" w:rsidRDefault="007567BB" w:rsidP="00197A03"/>
    <w:p w14:paraId="501A93CD" w14:textId="77777777" w:rsidR="007567BB" w:rsidRDefault="007567BB" w:rsidP="00197A03"/>
    <w:p w14:paraId="21568B3D" w14:textId="77777777" w:rsidR="007567BB" w:rsidRDefault="007567BB" w:rsidP="00197A03"/>
    <w:p w14:paraId="03D7363E" w14:textId="325668AD" w:rsidR="007567BB" w:rsidRDefault="007567BB" w:rsidP="00197A03">
      <w:r>
        <w:rPr>
          <w:noProof/>
        </w:rPr>
        <w:drawing>
          <wp:inline distT="0" distB="0" distL="0" distR="0" wp14:anchorId="37FA8AF1" wp14:editId="1DDEC69E">
            <wp:extent cx="5731510" cy="3445510"/>
            <wp:effectExtent l="0" t="0" r="2540" b="2540"/>
            <wp:docPr id="1231146748" name="Picture 1" descr="A group of graphs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1146748" name="Picture 1" descr="A group of graphs on a white backgroun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45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D26E66" w14:textId="77777777" w:rsidR="007567BB" w:rsidRDefault="007567BB" w:rsidP="00197A03"/>
    <w:p w14:paraId="28625B92" w14:textId="77777777" w:rsidR="007567BB" w:rsidRDefault="007567BB" w:rsidP="00197A03"/>
    <w:p w14:paraId="53218D51" w14:textId="77777777" w:rsidR="007567BB" w:rsidRDefault="007567BB" w:rsidP="00197A03"/>
    <w:p w14:paraId="0A32A47E" w14:textId="16193A80" w:rsidR="007567BB" w:rsidRDefault="0089493A" w:rsidP="00197A03">
      <w:r>
        <w:rPr>
          <w:noProof/>
        </w:rPr>
        <w:lastRenderedPageBreak/>
        <w:drawing>
          <wp:inline distT="0" distB="0" distL="0" distR="0" wp14:anchorId="60E60369" wp14:editId="384D15E4">
            <wp:extent cx="5731510" cy="3343910"/>
            <wp:effectExtent l="0" t="0" r="2540" b="8890"/>
            <wp:docPr id="883152705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3152705" name="Picture 1" descr="A group of black and white lines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4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22DEA" w14:textId="77777777" w:rsidR="0089493A" w:rsidRDefault="0089493A" w:rsidP="00197A03"/>
    <w:p w14:paraId="756D2CE3" w14:textId="77777777" w:rsidR="0089493A" w:rsidRDefault="0089493A" w:rsidP="00197A03"/>
    <w:p w14:paraId="1296D972" w14:textId="3E7EED04" w:rsidR="0089493A" w:rsidRDefault="00EC03D9" w:rsidP="00197A03">
      <w:r>
        <w:rPr>
          <w:noProof/>
        </w:rPr>
        <w:drawing>
          <wp:inline distT="0" distB="0" distL="0" distR="0" wp14:anchorId="265786AD" wp14:editId="4910C3AF">
            <wp:extent cx="5731510" cy="3496945"/>
            <wp:effectExtent l="0" t="0" r="2540" b="8255"/>
            <wp:docPr id="324098763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4098763" name="Picture 1" descr="A group of black and white lines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256D5" w14:textId="77777777" w:rsidR="00EC03D9" w:rsidRDefault="00EC03D9" w:rsidP="00197A03"/>
    <w:p w14:paraId="12200EA9" w14:textId="77777777" w:rsidR="00EC03D9" w:rsidRDefault="00EC03D9" w:rsidP="00197A03"/>
    <w:p w14:paraId="771269C6" w14:textId="77777777" w:rsidR="00EC03D9" w:rsidRDefault="00EC03D9" w:rsidP="00197A03"/>
    <w:p w14:paraId="2B41DE59" w14:textId="77777777" w:rsidR="00090F3B" w:rsidRDefault="00090F3B" w:rsidP="00197A03"/>
    <w:p w14:paraId="0E6B94A6" w14:textId="3ED70D41" w:rsidR="00090F3B" w:rsidRDefault="00090F3B" w:rsidP="00197A03">
      <w:r>
        <w:rPr>
          <w:noProof/>
        </w:rPr>
        <w:lastRenderedPageBreak/>
        <w:drawing>
          <wp:inline distT="0" distB="0" distL="0" distR="0" wp14:anchorId="5B2454F2" wp14:editId="5C137109">
            <wp:extent cx="5731510" cy="3448685"/>
            <wp:effectExtent l="0" t="0" r="2540" b="0"/>
            <wp:docPr id="1110709651" name="Picture 1" descr="A group of graphs showing different angl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0709651" name="Picture 1" descr="A group of graphs showing different angles&#10;&#10;Description automatically generated with medium confidenc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4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AA1645" w14:textId="77777777" w:rsidR="00090F3B" w:rsidRDefault="00090F3B" w:rsidP="00197A03"/>
    <w:p w14:paraId="5E1C214F" w14:textId="77777777" w:rsidR="00090F3B" w:rsidRDefault="00090F3B" w:rsidP="00197A03"/>
    <w:p w14:paraId="65BEDC7D" w14:textId="6C1D7B09" w:rsidR="00090F3B" w:rsidRDefault="003C3EAB" w:rsidP="00197A03">
      <w:r>
        <w:rPr>
          <w:noProof/>
        </w:rPr>
        <w:drawing>
          <wp:inline distT="0" distB="0" distL="0" distR="0" wp14:anchorId="42060AB8" wp14:editId="7B7475D0">
            <wp:extent cx="5731510" cy="3467100"/>
            <wp:effectExtent l="0" t="0" r="2540" b="0"/>
            <wp:docPr id="871455559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1455559" name="Picture 1" descr="A group of black and white lines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67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72743" w14:textId="77777777" w:rsidR="003C3EAB" w:rsidRDefault="003C3EAB" w:rsidP="00197A03"/>
    <w:p w14:paraId="6751EE3D" w14:textId="77777777" w:rsidR="003C3EAB" w:rsidRDefault="003C3EAB" w:rsidP="00197A03"/>
    <w:p w14:paraId="67402DB5" w14:textId="77777777" w:rsidR="003C3EAB" w:rsidRDefault="003C3EAB" w:rsidP="00197A03"/>
    <w:p w14:paraId="03871D0B" w14:textId="77777777" w:rsidR="000C50C8" w:rsidRDefault="000C50C8" w:rsidP="00197A03"/>
    <w:p w14:paraId="38B0F1A4" w14:textId="13778BB2" w:rsidR="000C50C8" w:rsidRDefault="000C50C8" w:rsidP="00197A03">
      <w:r>
        <w:rPr>
          <w:noProof/>
        </w:rPr>
        <w:lastRenderedPageBreak/>
        <w:drawing>
          <wp:inline distT="0" distB="0" distL="0" distR="0" wp14:anchorId="6C36F637" wp14:editId="5C25A429">
            <wp:extent cx="5731510" cy="3455035"/>
            <wp:effectExtent l="0" t="0" r="2540" b="0"/>
            <wp:docPr id="313545463" name="Picture 1" descr="A group of diagrams with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3545463" name="Picture 1" descr="A group of diagrams with lines&#10;&#10;Description automatically generated with medium confidenc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55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287F2D" w14:textId="77777777" w:rsidR="000C50C8" w:rsidRDefault="000C50C8" w:rsidP="00197A03"/>
    <w:p w14:paraId="397F4710" w14:textId="77777777" w:rsidR="000C50C8" w:rsidRDefault="000C50C8" w:rsidP="00197A03"/>
    <w:p w14:paraId="44E2A2B1" w14:textId="77777777" w:rsidR="000C50C8" w:rsidRDefault="000C50C8" w:rsidP="00197A03"/>
    <w:p w14:paraId="1351299A" w14:textId="43CDACD7" w:rsidR="000C50C8" w:rsidRDefault="000C50C8" w:rsidP="00197A03">
      <w:r>
        <w:rPr>
          <w:noProof/>
        </w:rPr>
        <w:drawing>
          <wp:inline distT="0" distB="0" distL="0" distR="0" wp14:anchorId="446C8853" wp14:editId="287411BD">
            <wp:extent cx="5731510" cy="3454400"/>
            <wp:effectExtent l="0" t="0" r="2540" b="0"/>
            <wp:docPr id="1956682745" name="Picture 1" descr="A group of diagrams with 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6682745" name="Picture 1" descr="A group of diagrams with text&#10;&#10;Description automatically generated with medium confidence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5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B32789" w14:textId="77777777" w:rsidR="000C50C8" w:rsidRDefault="000C50C8" w:rsidP="00197A03"/>
    <w:p w14:paraId="3B837E4F" w14:textId="77777777" w:rsidR="000C50C8" w:rsidRDefault="000C50C8" w:rsidP="00197A03"/>
    <w:p w14:paraId="6B94B3CA" w14:textId="77777777" w:rsidR="000C50C8" w:rsidRDefault="000C50C8" w:rsidP="00197A03"/>
    <w:p w14:paraId="2EB119E7" w14:textId="793B541D" w:rsidR="000C50C8" w:rsidRDefault="005310FA" w:rsidP="00197A03">
      <w:r>
        <w:rPr>
          <w:noProof/>
        </w:rPr>
        <w:lastRenderedPageBreak/>
        <w:drawing>
          <wp:inline distT="0" distB="0" distL="0" distR="0" wp14:anchorId="7416D804" wp14:editId="5F669739">
            <wp:extent cx="5731510" cy="3523615"/>
            <wp:effectExtent l="0" t="0" r="2540" b="635"/>
            <wp:docPr id="1594293058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4293058" name="Picture 1" descr="A group of black and white lines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23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8A523F" w14:textId="77777777" w:rsidR="005310FA" w:rsidRDefault="005310FA" w:rsidP="00197A03"/>
    <w:p w14:paraId="47CC2506" w14:textId="77777777" w:rsidR="005310FA" w:rsidRDefault="005310FA" w:rsidP="00197A03"/>
    <w:p w14:paraId="290CD6AD" w14:textId="77777777" w:rsidR="005310FA" w:rsidRDefault="005310FA" w:rsidP="00197A03"/>
    <w:p w14:paraId="136662A7" w14:textId="01995D64" w:rsidR="005310FA" w:rsidRDefault="008B0E7A" w:rsidP="00197A03">
      <w:r>
        <w:rPr>
          <w:noProof/>
        </w:rPr>
        <w:drawing>
          <wp:inline distT="0" distB="0" distL="0" distR="0" wp14:anchorId="73A08983" wp14:editId="20696BBD">
            <wp:extent cx="5731510" cy="3529330"/>
            <wp:effectExtent l="0" t="0" r="2540" b="0"/>
            <wp:docPr id="436585617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6585617" name="Picture 1" descr="A group of black and white lines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2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1ED87" w14:textId="77777777" w:rsidR="008B0E7A" w:rsidRDefault="008B0E7A" w:rsidP="00197A03"/>
    <w:p w14:paraId="0845AE99" w14:textId="77777777" w:rsidR="008B0E7A" w:rsidRDefault="008B0E7A" w:rsidP="00197A03"/>
    <w:p w14:paraId="020C97E5" w14:textId="77777777" w:rsidR="008B0E7A" w:rsidRDefault="008B0E7A" w:rsidP="00197A03"/>
    <w:p w14:paraId="04D78451" w14:textId="7748B0BA" w:rsidR="008B0E7A" w:rsidRDefault="003E1A9C" w:rsidP="00197A03">
      <w:r>
        <w:rPr>
          <w:noProof/>
        </w:rPr>
        <w:lastRenderedPageBreak/>
        <w:drawing>
          <wp:inline distT="0" distB="0" distL="0" distR="0" wp14:anchorId="3AB0C92E" wp14:editId="60B6962A">
            <wp:extent cx="5731510" cy="3506470"/>
            <wp:effectExtent l="0" t="0" r="2540" b="0"/>
            <wp:docPr id="228080714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8080714" name="Picture 1" descr="A group of black and white lines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0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E4A485" w14:textId="77777777" w:rsidR="003E1A9C" w:rsidRDefault="003E1A9C" w:rsidP="00197A03"/>
    <w:p w14:paraId="1001C850" w14:textId="77777777" w:rsidR="003E1A9C" w:rsidRDefault="003E1A9C" w:rsidP="00197A03"/>
    <w:p w14:paraId="358FAB98" w14:textId="69FCED4F" w:rsidR="003E1A9C" w:rsidRDefault="003E1A9C" w:rsidP="00197A03">
      <w:r>
        <w:rPr>
          <w:noProof/>
        </w:rPr>
        <w:drawing>
          <wp:inline distT="0" distB="0" distL="0" distR="0" wp14:anchorId="2728E411" wp14:editId="6F9D5234">
            <wp:extent cx="5731510" cy="3517900"/>
            <wp:effectExtent l="0" t="0" r="2540" b="6350"/>
            <wp:docPr id="1234135658" name="Picture 1" descr="A group of white squares with black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4135658" name="Picture 1" descr="A group of white squares with black lines&#10;&#10;Description automatically generated with medium confidenc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DCFDC" w14:textId="77777777" w:rsidR="003E1A9C" w:rsidRDefault="003E1A9C" w:rsidP="00197A03"/>
    <w:p w14:paraId="4A99B39B" w14:textId="77777777" w:rsidR="003E1A9C" w:rsidRDefault="003E1A9C" w:rsidP="00197A03"/>
    <w:p w14:paraId="697923CE" w14:textId="77777777" w:rsidR="003E1A9C" w:rsidRDefault="003E1A9C" w:rsidP="00197A03"/>
    <w:p w14:paraId="557F782C" w14:textId="77777777" w:rsidR="003E1A9C" w:rsidRDefault="003E1A9C" w:rsidP="00197A03"/>
    <w:p w14:paraId="184DF9B9" w14:textId="6137164A" w:rsidR="003E1A9C" w:rsidRDefault="00F43BBC" w:rsidP="00197A03">
      <w:r>
        <w:rPr>
          <w:noProof/>
        </w:rPr>
        <w:lastRenderedPageBreak/>
        <w:drawing>
          <wp:inline distT="0" distB="0" distL="0" distR="0" wp14:anchorId="195F03DB" wp14:editId="47F71C15">
            <wp:extent cx="5731510" cy="3389630"/>
            <wp:effectExtent l="0" t="0" r="2540" b="1270"/>
            <wp:docPr id="299386127" name="Picture 1" descr="A group of black and white pap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9386127" name="Picture 1" descr="A group of black and white papers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89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DB0B9" w14:textId="77777777" w:rsidR="00F43BBC" w:rsidRDefault="00F43BBC" w:rsidP="00197A03"/>
    <w:p w14:paraId="787E7000" w14:textId="77777777" w:rsidR="00F43BBC" w:rsidRDefault="00F43BBC" w:rsidP="00197A03"/>
    <w:p w14:paraId="609B4E72" w14:textId="77777777" w:rsidR="00F43BBC" w:rsidRDefault="00F43BBC" w:rsidP="00197A03"/>
    <w:p w14:paraId="1ED653AC" w14:textId="3275A261" w:rsidR="00F43BBC" w:rsidRDefault="00F43BBC" w:rsidP="00197A03">
      <w:r>
        <w:rPr>
          <w:noProof/>
        </w:rPr>
        <w:drawing>
          <wp:inline distT="0" distB="0" distL="0" distR="0" wp14:anchorId="65E3294B" wp14:editId="20A5F59B">
            <wp:extent cx="5731510" cy="3402965"/>
            <wp:effectExtent l="0" t="0" r="2540" b="6985"/>
            <wp:docPr id="97672048" name="Picture 1" descr="A group of black and white diagr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672048" name="Picture 1" descr="A group of black and white diagrams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02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289FB" w14:textId="77777777" w:rsidR="00F43BBC" w:rsidRDefault="00F43BBC" w:rsidP="00197A03"/>
    <w:p w14:paraId="418E7A8A" w14:textId="77777777" w:rsidR="00F43BBC" w:rsidRDefault="00F43BBC" w:rsidP="00197A03"/>
    <w:p w14:paraId="20CFA652" w14:textId="77777777" w:rsidR="00F43BBC" w:rsidRDefault="00F43BBC" w:rsidP="00197A03"/>
    <w:p w14:paraId="1372BFD3" w14:textId="77777777" w:rsidR="00F43BBC" w:rsidRDefault="00F43BBC" w:rsidP="00197A03"/>
    <w:p w14:paraId="0F77965D" w14:textId="77777777" w:rsidR="00F43BBC" w:rsidRDefault="00F43BBC" w:rsidP="00197A03"/>
    <w:p w14:paraId="43A6B5D6" w14:textId="42514719" w:rsidR="00F43BBC" w:rsidRDefault="00770C7D" w:rsidP="00197A03">
      <w:r>
        <w:rPr>
          <w:noProof/>
        </w:rPr>
        <w:drawing>
          <wp:inline distT="0" distB="0" distL="0" distR="0" wp14:anchorId="4321718F" wp14:editId="4604D3DA">
            <wp:extent cx="5731510" cy="3481705"/>
            <wp:effectExtent l="0" t="0" r="2540" b="4445"/>
            <wp:docPr id="1797343337" name="Picture 1" descr="A group of white rectangular shap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7343337" name="Picture 1" descr="A group of white rectangular shapes&#10;&#10;Description automatically generated with medium confidence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81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EB3FBD" w14:textId="77777777" w:rsidR="00770C7D" w:rsidRDefault="00770C7D" w:rsidP="00197A03"/>
    <w:p w14:paraId="328D0AF4" w14:textId="77777777" w:rsidR="00770C7D" w:rsidRDefault="00770C7D" w:rsidP="00197A03"/>
    <w:p w14:paraId="1502697E" w14:textId="146FFAB8" w:rsidR="00770C7D" w:rsidRDefault="00770C7D" w:rsidP="00197A03">
      <w:r>
        <w:rPr>
          <w:noProof/>
        </w:rPr>
        <w:drawing>
          <wp:inline distT="0" distB="0" distL="0" distR="0" wp14:anchorId="26F210AE" wp14:editId="4590243D">
            <wp:extent cx="5731510" cy="3483610"/>
            <wp:effectExtent l="0" t="0" r="2540" b="2540"/>
            <wp:docPr id="606442816" name="Picture 1" descr="A group of black and white diagr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6442816" name="Picture 1" descr="A group of black and white diagrams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83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984165" w14:textId="77777777" w:rsidR="00770C7D" w:rsidRDefault="00770C7D" w:rsidP="00197A03"/>
    <w:p w14:paraId="6DDC12DE" w14:textId="77777777" w:rsidR="00770C7D" w:rsidRDefault="00770C7D" w:rsidP="00197A03"/>
    <w:p w14:paraId="01A6F8D7" w14:textId="77777777" w:rsidR="00770C7D" w:rsidRDefault="00770C7D" w:rsidP="00197A03"/>
    <w:p w14:paraId="3F985084" w14:textId="4ECA36AE" w:rsidR="00770C7D" w:rsidRDefault="00D95958" w:rsidP="00197A03">
      <w:r>
        <w:rPr>
          <w:noProof/>
        </w:rPr>
        <w:lastRenderedPageBreak/>
        <w:drawing>
          <wp:inline distT="0" distB="0" distL="0" distR="0" wp14:anchorId="3EA08701" wp14:editId="59BC38A1">
            <wp:extent cx="5731510" cy="3506470"/>
            <wp:effectExtent l="0" t="0" r="2540" b="0"/>
            <wp:docPr id="239318888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9318888" name="Picture 1" descr="A group of black and white lines&#10;&#10;Description automatically generated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0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1D22AC" w14:textId="77777777" w:rsidR="00D95958" w:rsidRDefault="00D95958" w:rsidP="00197A03"/>
    <w:p w14:paraId="0DAB0F93" w14:textId="77777777" w:rsidR="00D95958" w:rsidRDefault="00D95958" w:rsidP="00197A03"/>
    <w:p w14:paraId="5856450B" w14:textId="51999C26" w:rsidR="00D95958" w:rsidRDefault="000C73EE" w:rsidP="00197A03">
      <w:r>
        <w:rPr>
          <w:noProof/>
        </w:rPr>
        <w:drawing>
          <wp:inline distT="0" distB="0" distL="0" distR="0" wp14:anchorId="0D083B8B" wp14:editId="0AB9ABE8">
            <wp:extent cx="5731510" cy="3528695"/>
            <wp:effectExtent l="0" t="0" r="2540" b="0"/>
            <wp:docPr id="1048048429" name="Picture 1" descr="A group of white papers with black 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048429" name="Picture 1" descr="A group of white papers with black text&#10;&#10;Description automatically generated with medium confidence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28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68571" w14:textId="77777777" w:rsidR="000C73EE" w:rsidRDefault="000C73EE" w:rsidP="00197A03"/>
    <w:p w14:paraId="721F4A67" w14:textId="77777777" w:rsidR="000C73EE" w:rsidRDefault="000C73EE" w:rsidP="00197A03"/>
    <w:p w14:paraId="12DC03EA" w14:textId="77777777" w:rsidR="000C73EE" w:rsidRDefault="000C73EE" w:rsidP="00197A03"/>
    <w:p w14:paraId="0DB4C825" w14:textId="77777777" w:rsidR="000C73EE" w:rsidRDefault="000C73EE" w:rsidP="00197A03"/>
    <w:p w14:paraId="16F14A51" w14:textId="77777777" w:rsidR="000C73EE" w:rsidRDefault="000C73EE" w:rsidP="00197A03"/>
    <w:p w14:paraId="000887DA" w14:textId="01FD9635" w:rsidR="000C73EE" w:rsidRDefault="00232C31" w:rsidP="00197A03">
      <w:r>
        <w:rPr>
          <w:noProof/>
        </w:rPr>
        <w:drawing>
          <wp:inline distT="0" distB="0" distL="0" distR="0" wp14:anchorId="787812FE" wp14:editId="6CF9B8A8">
            <wp:extent cx="5731510" cy="3462655"/>
            <wp:effectExtent l="0" t="0" r="2540" b="4445"/>
            <wp:docPr id="714979908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4979908" name="Picture 1" descr="A group of black and white lines&#10;&#10;Description automatically generated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62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9D0B34" w14:textId="77777777" w:rsidR="00232C31" w:rsidRDefault="00232C31" w:rsidP="00197A03"/>
    <w:p w14:paraId="28E034F2" w14:textId="77777777" w:rsidR="00232C31" w:rsidRDefault="00232C31" w:rsidP="00197A03"/>
    <w:p w14:paraId="2C6F2C52" w14:textId="77777777" w:rsidR="00232C31" w:rsidRDefault="00232C31" w:rsidP="00197A03"/>
    <w:p w14:paraId="743F0EB5" w14:textId="42B61EE1" w:rsidR="00232C31" w:rsidRDefault="00232C31" w:rsidP="00197A03">
      <w:r>
        <w:rPr>
          <w:noProof/>
        </w:rPr>
        <w:drawing>
          <wp:inline distT="0" distB="0" distL="0" distR="0" wp14:anchorId="5FCB825E" wp14:editId="6B21F3CC">
            <wp:extent cx="5731510" cy="3517265"/>
            <wp:effectExtent l="0" t="0" r="2540" b="6985"/>
            <wp:docPr id="1758263969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8263969" name="Picture 1" descr="A group of black and white lines&#10;&#10;Description automatically generated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7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D48AB" w14:textId="77777777" w:rsidR="00232C31" w:rsidRDefault="00232C31" w:rsidP="00197A03"/>
    <w:p w14:paraId="22473698" w14:textId="77777777" w:rsidR="00232C31" w:rsidRDefault="00232C31" w:rsidP="00197A03"/>
    <w:p w14:paraId="044CBB0D" w14:textId="77777777" w:rsidR="00232C31" w:rsidRDefault="00232C31" w:rsidP="00197A03"/>
    <w:p w14:paraId="1168AF0E" w14:textId="177B81AD" w:rsidR="00232C31" w:rsidRDefault="00232C31" w:rsidP="00197A03">
      <w:r>
        <w:rPr>
          <w:noProof/>
        </w:rPr>
        <w:drawing>
          <wp:inline distT="0" distB="0" distL="0" distR="0" wp14:anchorId="782A772D" wp14:editId="0D6378D2">
            <wp:extent cx="5731510" cy="3404870"/>
            <wp:effectExtent l="0" t="0" r="2540" b="5080"/>
            <wp:docPr id="1685617688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5617688" name="Picture 1" descr="A group of black and white lines&#10;&#10;Description automatically generated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0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F85FFD" w14:textId="77777777" w:rsidR="00232C31" w:rsidRDefault="00232C31" w:rsidP="00197A03"/>
    <w:p w14:paraId="5F734ACC" w14:textId="77777777" w:rsidR="00232C31" w:rsidRDefault="00232C31" w:rsidP="00197A03"/>
    <w:p w14:paraId="313112C0" w14:textId="77777777" w:rsidR="00232C31" w:rsidRDefault="00232C31" w:rsidP="00197A03"/>
    <w:p w14:paraId="6F9BECCA" w14:textId="0D13F42D" w:rsidR="00232C31" w:rsidRDefault="00232C31" w:rsidP="00197A03">
      <w:r>
        <w:rPr>
          <w:noProof/>
        </w:rPr>
        <w:drawing>
          <wp:inline distT="0" distB="0" distL="0" distR="0" wp14:anchorId="518B08B6" wp14:editId="46502461">
            <wp:extent cx="5731510" cy="3463925"/>
            <wp:effectExtent l="0" t="0" r="2540" b="3175"/>
            <wp:docPr id="437833870" name="Picture 1" descr="A group of white paper with black and red 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7833870" name="Picture 1" descr="A group of white paper with black and red text&#10;&#10;Description automatically generated with medium confidence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6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F54C41" w14:textId="77777777" w:rsidR="00232C31" w:rsidRDefault="00232C31" w:rsidP="00197A03"/>
    <w:p w14:paraId="2A8BF0AC" w14:textId="77777777" w:rsidR="00232C31" w:rsidRDefault="00232C31" w:rsidP="00197A03"/>
    <w:p w14:paraId="7702EA98" w14:textId="517433D2" w:rsidR="00232C31" w:rsidRDefault="00F141A3" w:rsidP="00197A03">
      <w:r>
        <w:rPr>
          <w:noProof/>
        </w:rPr>
        <w:lastRenderedPageBreak/>
        <w:drawing>
          <wp:inline distT="0" distB="0" distL="0" distR="0" wp14:anchorId="71F4CDF6" wp14:editId="526B645A">
            <wp:extent cx="5731510" cy="3479800"/>
            <wp:effectExtent l="0" t="0" r="2540" b="6350"/>
            <wp:docPr id="1117766248" name="Picture 1" descr="A group of black and white diagr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7766248" name="Picture 1" descr="A group of black and white diagrams&#10;&#10;Description automatically generated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79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40D03" w14:textId="77777777" w:rsidR="00F141A3" w:rsidRDefault="00F141A3" w:rsidP="00197A03"/>
    <w:p w14:paraId="4F26F104" w14:textId="77777777" w:rsidR="00F141A3" w:rsidRDefault="00F141A3" w:rsidP="00197A03"/>
    <w:p w14:paraId="211FFF58" w14:textId="77777777" w:rsidR="00F141A3" w:rsidRDefault="00F141A3" w:rsidP="00197A03"/>
    <w:p w14:paraId="313A0B51" w14:textId="043CF295" w:rsidR="00F141A3" w:rsidRDefault="00F141A3" w:rsidP="00197A03">
      <w:r>
        <w:rPr>
          <w:noProof/>
        </w:rPr>
        <w:drawing>
          <wp:inline distT="0" distB="0" distL="0" distR="0" wp14:anchorId="3132F14E" wp14:editId="6872C219">
            <wp:extent cx="5731510" cy="3448050"/>
            <wp:effectExtent l="0" t="0" r="2540" b="0"/>
            <wp:docPr id="977870255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7870255" name="Picture 1" descr="A group of black and white lines&#10;&#10;Description automatically generated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48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3CC15" w14:textId="77777777" w:rsidR="00F141A3" w:rsidRDefault="00F141A3" w:rsidP="00197A03"/>
    <w:p w14:paraId="74EF3F17" w14:textId="77777777" w:rsidR="00F141A3" w:rsidRDefault="00F141A3" w:rsidP="00197A03"/>
    <w:p w14:paraId="120362C9" w14:textId="77777777" w:rsidR="00F141A3" w:rsidRDefault="00F141A3" w:rsidP="00197A03"/>
    <w:p w14:paraId="1A48CE5E" w14:textId="7785223D" w:rsidR="00F141A3" w:rsidRDefault="00C32913" w:rsidP="00197A03">
      <w:r>
        <w:rPr>
          <w:noProof/>
        </w:rPr>
        <w:lastRenderedPageBreak/>
        <w:drawing>
          <wp:inline distT="0" distB="0" distL="0" distR="0" wp14:anchorId="497F77FE" wp14:editId="6F6F4622">
            <wp:extent cx="5731510" cy="3477260"/>
            <wp:effectExtent l="0" t="0" r="2540" b="8890"/>
            <wp:docPr id="1321254120" name="Picture 1" descr="A group of diagrams with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1254120" name="Picture 1" descr="A group of diagrams with lines&#10;&#10;Description automatically generated with medium confidence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77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0E7ECD" w14:textId="77777777" w:rsidR="00C32913" w:rsidRDefault="00C32913" w:rsidP="00197A03"/>
    <w:p w14:paraId="2CB5E3A6" w14:textId="77777777" w:rsidR="00C32913" w:rsidRDefault="00C32913" w:rsidP="00197A03"/>
    <w:p w14:paraId="51700E1F" w14:textId="20D30676" w:rsidR="00C32913" w:rsidRDefault="001A34A0" w:rsidP="00197A03">
      <w:r>
        <w:rPr>
          <w:noProof/>
        </w:rPr>
        <w:drawing>
          <wp:inline distT="0" distB="0" distL="0" distR="0" wp14:anchorId="5AAB9789" wp14:editId="5D40E182">
            <wp:extent cx="5731510" cy="3457575"/>
            <wp:effectExtent l="0" t="0" r="2540" b="9525"/>
            <wp:docPr id="854625490" name="Picture 1" descr="A group of black and white squar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4625490" name="Picture 1" descr="A group of black and white squares&#10;&#10;Description automatically generated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57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06EB0" w14:textId="77777777" w:rsidR="001A34A0" w:rsidRDefault="001A34A0" w:rsidP="00197A03"/>
    <w:p w14:paraId="1788578F" w14:textId="77777777" w:rsidR="001A34A0" w:rsidRDefault="001A34A0" w:rsidP="00197A03"/>
    <w:p w14:paraId="1306AF65" w14:textId="77777777" w:rsidR="001A34A0" w:rsidRDefault="001A34A0" w:rsidP="00197A03"/>
    <w:p w14:paraId="050D77D1" w14:textId="77777777" w:rsidR="001A34A0" w:rsidRDefault="001A34A0" w:rsidP="00197A03"/>
    <w:p w14:paraId="3393601A" w14:textId="22657145" w:rsidR="001A34A0" w:rsidRDefault="00F37C98" w:rsidP="00197A03">
      <w:r>
        <w:rPr>
          <w:noProof/>
        </w:rPr>
        <w:lastRenderedPageBreak/>
        <w:drawing>
          <wp:inline distT="0" distB="0" distL="0" distR="0" wp14:anchorId="28B72B06" wp14:editId="05069F29">
            <wp:extent cx="5731510" cy="3459480"/>
            <wp:effectExtent l="0" t="0" r="2540" b="7620"/>
            <wp:docPr id="146072433" name="Picture 1" descr="A group of black and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072433" name="Picture 1" descr="A group of black and white lines&#10;&#10;Description automatically generated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59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E6CE2F" w14:textId="77777777" w:rsidR="00F37C98" w:rsidRDefault="00F37C98" w:rsidP="00197A03"/>
    <w:p w14:paraId="03D7D3FB" w14:textId="77777777" w:rsidR="00F37C98" w:rsidRDefault="00F37C98" w:rsidP="00197A03"/>
    <w:p w14:paraId="3C71E11A" w14:textId="77777777" w:rsidR="00F37C98" w:rsidRDefault="00F37C98" w:rsidP="00197A03"/>
    <w:p w14:paraId="0B1A4FD8" w14:textId="1ED7EDB2" w:rsidR="005B21D5" w:rsidRDefault="005B21D5" w:rsidP="00197A03">
      <w:r>
        <w:rPr>
          <w:noProof/>
        </w:rPr>
        <w:drawing>
          <wp:inline distT="0" distB="0" distL="0" distR="0" wp14:anchorId="5CC69AB5" wp14:editId="63B2302A">
            <wp:extent cx="5731510" cy="3501390"/>
            <wp:effectExtent l="0" t="0" r="2540" b="3810"/>
            <wp:docPr id="452592450" name="Picture 1" descr="A group of diagrams with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2592450" name="Picture 1" descr="A group of diagrams with lines&#10;&#10;Description automatically generated with medium confidence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01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CEAFBD" w14:textId="77777777" w:rsidR="005B21D5" w:rsidRDefault="005B21D5" w:rsidP="00197A03"/>
    <w:p w14:paraId="0B53126B" w14:textId="77777777" w:rsidR="005B21D5" w:rsidRDefault="005B21D5" w:rsidP="00197A03"/>
    <w:p w14:paraId="61C7158B" w14:textId="77777777" w:rsidR="005B21D5" w:rsidRDefault="005B21D5" w:rsidP="00197A03"/>
    <w:p w14:paraId="611FC63B" w14:textId="70C816DE" w:rsidR="005B21D5" w:rsidRDefault="005B21D5" w:rsidP="00197A03">
      <w:r>
        <w:rPr>
          <w:noProof/>
        </w:rPr>
        <w:lastRenderedPageBreak/>
        <w:drawing>
          <wp:inline distT="0" distB="0" distL="0" distR="0" wp14:anchorId="47222421" wp14:editId="4936A883">
            <wp:extent cx="5731510" cy="3483610"/>
            <wp:effectExtent l="0" t="0" r="2540" b="2540"/>
            <wp:docPr id="564001963" name="Picture 1" descr="A group of black and white squar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4001963" name="Picture 1" descr="A group of black and white squares&#10;&#10;Description automatically generated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83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6E3580" w14:textId="77777777" w:rsidR="005B21D5" w:rsidRDefault="005B21D5" w:rsidP="00197A03"/>
    <w:p w14:paraId="66FF649F" w14:textId="77777777" w:rsidR="005B21D5" w:rsidRDefault="005B21D5" w:rsidP="00197A03"/>
    <w:p w14:paraId="71F6D1AC" w14:textId="77777777" w:rsidR="005B21D5" w:rsidRDefault="005B21D5" w:rsidP="00197A03"/>
    <w:p w14:paraId="5B3F7E1D" w14:textId="7B32403D" w:rsidR="005B21D5" w:rsidRDefault="005B21D5" w:rsidP="00197A03">
      <w:r>
        <w:rPr>
          <w:noProof/>
        </w:rPr>
        <w:drawing>
          <wp:inline distT="0" distB="0" distL="0" distR="0" wp14:anchorId="51D75D78" wp14:editId="0C1BE034">
            <wp:extent cx="5731510" cy="3492500"/>
            <wp:effectExtent l="0" t="0" r="2540" b="0"/>
            <wp:docPr id="1785492302" name="Picture 1" descr="A group of graphs showing different types of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5492302" name="Picture 1" descr="A group of graphs showing different types of lines&#10;&#10;Description automatically generated with medium confidence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9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667818" w14:textId="77777777" w:rsidR="005B21D5" w:rsidRDefault="005B21D5" w:rsidP="00197A03"/>
    <w:p w14:paraId="33BDA580" w14:textId="77777777" w:rsidR="005B21D5" w:rsidRDefault="005B21D5" w:rsidP="00197A03"/>
    <w:p w14:paraId="75DAC24F" w14:textId="77777777" w:rsidR="005B21D5" w:rsidRDefault="005B21D5" w:rsidP="00197A03"/>
    <w:p w14:paraId="676EE845" w14:textId="285BE87A" w:rsidR="005B21D5" w:rsidRDefault="00653B0D" w:rsidP="00197A03">
      <w:r>
        <w:rPr>
          <w:noProof/>
        </w:rPr>
        <w:lastRenderedPageBreak/>
        <w:drawing>
          <wp:inline distT="0" distB="0" distL="0" distR="0" wp14:anchorId="68F25DA5" wp14:editId="4B29112C">
            <wp:extent cx="5731510" cy="3477260"/>
            <wp:effectExtent l="0" t="0" r="2540" b="8890"/>
            <wp:docPr id="21170387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7038749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77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B21D5" w:rsidSect="00806877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AB432A" w14:textId="77777777" w:rsidR="00806877" w:rsidRDefault="00806877" w:rsidP="00A1595E">
      <w:pPr>
        <w:spacing w:after="0" w:line="240" w:lineRule="auto"/>
      </w:pPr>
      <w:r>
        <w:separator/>
      </w:r>
    </w:p>
  </w:endnote>
  <w:endnote w:type="continuationSeparator" w:id="0">
    <w:p w14:paraId="30DBA0F3" w14:textId="77777777" w:rsidR="00806877" w:rsidRDefault="00806877" w:rsidP="00A1595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041845" w14:textId="77777777" w:rsidR="00806877" w:rsidRDefault="00806877" w:rsidP="00A1595E">
      <w:pPr>
        <w:spacing w:after="0" w:line="240" w:lineRule="auto"/>
      </w:pPr>
      <w:r>
        <w:separator/>
      </w:r>
    </w:p>
  </w:footnote>
  <w:footnote w:type="continuationSeparator" w:id="0">
    <w:p w14:paraId="4AEED5DD" w14:textId="77777777" w:rsidR="00806877" w:rsidRDefault="00806877" w:rsidP="00A1595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D46058D"/>
    <w:multiLevelType w:val="hybridMultilevel"/>
    <w:tmpl w:val="024C6474"/>
    <w:lvl w:ilvl="0" w:tplc="9C34FBF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1C0C4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AB63D00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85002688">
    <w:abstractNumId w:val="0"/>
  </w:num>
  <w:num w:numId="2" w16cid:durableId="1067655097">
    <w:abstractNumId w:val="1"/>
  </w:num>
  <w:num w:numId="3" w16cid:durableId="108981348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DA1MjQ1sTAxMjA0sjRU0lEKTi0uzszPAykwrgUADjLzwywAAAA="/>
  </w:docVars>
  <w:rsids>
    <w:rsidRoot w:val="00147F5A"/>
    <w:rsid w:val="00025DB9"/>
    <w:rsid w:val="00026E03"/>
    <w:rsid w:val="00090F3B"/>
    <w:rsid w:val="000A0E39"/>
    <w:rsid w:val="000A437B"/>
    <w:rsid w:val="000A6213"/>
    <w:rsid w:val="000C50C8"/>
    <w:rsid w:val="000C73EE"/>
    <w:rsid w:val="000E792E"/>
    <w:rsid w:val="000E7B23"/>
    <w:rsid w:val="00132AC7"/>
    <w:rsid w:val="00147F5A"/>
    <w:rsid w:val="001768A8"/>
    <w:rsid w:val="00197A03"/>
    <w:rsid w:val="001A34A0"/>
    <w:rsid w:val="001D173D"/>
    <w:rsid w:val="00232C31"/>
    <w:rsid w:val="00256464"/>
    <w:rsid w:val="002719F3"/>
    <w:rsid w:val="002E6A7F"/>
    <w:rsid w:val="00305F56"/>
    <w:rsid w:val="003C3EAB"/>
    <w:rsid w:val="003E1A9C"/>
    <w:rsid w:val="0046395F"/>
    <w:rsid w:val="00496CD7"/>
    <w:rsid w:val="004C04D3"/>
    <w:rsid w:val="004E62D3"/>
    <w:rsid w:val="00522A4C"/>
    <w:rsid w:val="005310FA"/>
    <w:rsid w:val="00534F9F"/>
    <w:rsid w:val="00575E47"/>
    <w:rsid w:val="005B21D5"/>
    <w:rsid w:val="005C43FA"/>
    <w:rsid w:val="005D298C"/>
    <w:rsid w:val="006174E2"/>
    <w:rsid w:val="00635041"/>
    <w:rsid w:val="00653B0D"/>
    <w:rsid w:val="006D52BD"/>
    <w:rsid w:val="006E5EF1"/>
    <w:rsid w:val="00704DAD"/>
    <w:rsid w:val="0072116D"/>
    <w:rsid w:val="00735AD5"/>
    <w:rsid w:val="007567BB"/>
    <w:rsid w:val="00770C7D"/>
    <w:rsid w:val="00782BAD"/>
    <w:rsid w:val="007C3D7C"/>
    <w:rsid w:val="007D3AD4"/>
    <w:rsid w:val="007F2199"/>
    <w:rsid w:val="00806877"/>
    <w:rsid w:val="008644FB"/>
    <w:rsid w:val="0089493A"/>
    <w:rsid w:val="008B0E7A"/>
    <w:rsid w:val="00A04C1F"/>
    <w:rsid w:val="00A1595E"/>
    <w:rsid w:val="00A25C0B"/>
    <w:rsid w:val="00A73538"/>
    <w:rsid w:val="00A77F95"/>
    <w:rsid w:val="00AD09E3"/>
    <w:rsid w:val="00AD4D21"/>
    <w:rsid w:val="00BA00FC"/>
    <w:rsid w:val="00BF748B"/>
    <w:rsid w:val="00C14AD4"/>
    <w:rsid w:val="00C32913"/>
    <w:rsid w:val="00CD2B3B"/>
    <w:rsid w:val="00D259F0"/>
    <w:rsid w:val="00D55505"/>
    <w:rsid w:val="00D566F1"/>
    <w:rsid w:val="00D95958"/>
    <w:rsid w:val="00DB52CC"/>
    <w:rsid w:val="00DD3040"/>
    <w:rsid w:val="00DF338D"/>
    <w:rsid w:val="00E47F75"/>
    <w:rsid w:val="00E842DC"/>
    <w:rsid w:val="00EB5521"/>
    <w:rsid w:val="00EC03D9"/>
    <w:rsid w:val="00F141A3"/>
    <w:rsid w:val="00F208B2"/>
    <w:rsid w:val="00F30C8F"/>
    <w:rsid w:val="00F37C98"/>
    <w:rsid w:val="00F43BBC"/>
    <w:rsid w:val="00F72DC3"/>
    <w:rsid w:val="00FB756E"/>
    <w:rsid w:val="00FE6C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B26E135"/>
  <w15:chartTrackingRefBased/>
  <w15:docId w15:val="{57FC0B4D-054A-405F-B84E-5BA557C49D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6464"/>
  </w:style>
  <w:style w:type="paragraph" w:styleId="Heading1">
    <w:name w:val="heading 1"/>
    <w:basedOn w:val="Normal"/>
    <w:next w:val="Normal"/>
    <w:link w:val="Heading1Char"/>
    <w:uiPriority w:val="9"/>
    <w:qFormat/>
    <w:rsid w:val="00256464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56464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73538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5646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A5A5A5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5646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A5A5A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5646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6E6E6E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56464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6E6E6E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56464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6E6E6E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5646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6E6E6E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A43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96CD7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256464"/>
    <w:rPr>
      <w:rFonts w:asciiTheme="majorHAnsi" w:eastAsiaTheme="majorEastAsia" w:hAnsiTheme="majorHAnsi" w:cstheme="majorBidi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256464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A73538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56464"/>
    <w:rPr>
      <w:rFonts w:asciiTheme="majorHAnsi" w:eastAsiaTheme="majorEastAsia" w:hAnsiTheme="majorHAnsi" w:cstheme="majorBidi"/>
      <w:color w:val="A5A5A5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56464"/>
    <w:rPr>
      <w:rFonts w:asciiTheme="majorHAnsi" w:eastAsiaTheme="majorEastAsia" w:hAnsiTheme="majorHAnsi" w:cstheme="majorBidi"/>
      <w:caps/>
      <w:color w:val="A5A5A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56464"/>
    <w:rPr>
      <w:rFonts w:asciiTheme="majorHAnsi" w:eastAsiaTheme="majorEastAsia" w:hAnsiTheme="majorHAnsi" w:cstheme="majorBidi"/>
      <w:i/>
      <w:iCs/>
      <w:caps/>
      <w:color w:val="6E6E6E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56464"/>
    <w:rPr>
      <w:rFonts w:asciiTheme="majorHAnsi" w:eastAsiaTheme="majorEastAsia" w:hAnsiTheme="majorHAnsi" w:cstheme="majorBidi"/>
      <w:b/>
      <w:bCs/>
      <w:color w:val="6E6E6E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56464"/>
    <w:rPr>
      <w:rFonts w:asciiTheme="majorHAnsi" w:eastAsiaTheme="majorEastAsia" w:hAnsiTheme="majorHAnsi" w:cstheme="majorBidi"/>
      <w:b/>
      <w:bCs/>
      <w:i/>
      <w:iCs/>
      <w:color w:val="6E6E6E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56464"/>
    <w:rPr>
      <w:rFonts w:asciiTheme="majorHAnsi" w:eastAsiaTheme="majorEastAsia" w:hAnsiTheme="majorHAnsi" w:cstheme="majorBidi"/>
      <w:i/>
      <w:iCs/>
      <w:color w:val="6E6E6E" w:themeColor="accent1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56464"/>
    <w:pPr>
      <w:spacing w:line="240" w:lineRule="auto"/>
    </w:pPr>
    <w:rPr>
      <w:b/>
      <w:bCs/>
      <w:smallCaps/>
      <w:color w:val="000000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256464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000000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256464"/>
    <w:rPr>
      <w:rFonts w:asciiTheme="majorHAnsi" w:eastAsiaTheme="majorEastAsia" w:hAnsiTheme="majorHAnsi" w:cstheme="majorBidi"/>
      <w:caps/>
      <w:color w:val="000000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56464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DDDDDD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56464"/>
    <w:rPr>
      <w:rFonts w:asciiTheme="majorHAnsi" w:eastAsiaTheme="majorEastAsia" w:hAnsiTheme="majorHAnsi" w:cstheme="majorBidi"/>
      <w:color w:val="DDDDDD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256464"/>
    <w:rPr>
      <w:b/>
      <w:bCs/>
    </w:rPr>
  </w:style>
  <w:style w:type="character" w:styleId="Emphasis">
    <w:name w:val="Emphasis"/>
    <w:basedOn w:val="DefaultParagraphFont"/>
    <w:uiPriority w:val="20"/>
    <w:qFormat/>
    <w:rsid w:val="00256464"/>
    <w:rPr>
      <w:i/>
      <w:iCs/>
    </w:rPr>
  </w:style>
  <w:style w:type="paragraph" w:styleId="NoSpacing">
    <w:name w:val="No Spacing"/>
    <w:uiPriority w:val="1"/>
    <w:qFormat/>
    <w:rsid w:val="00256464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256464"/>
    <w:pPr>
      <w:spacing w:before="120" w:after="120"/>
      <w:ind w:left="720"/>
    </w:pPr>
    <w:rPr>
      <w:color w:val="000000" w:themeColor="text2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256464"/>
    <w:rPr>
      <w:color w:val="000000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56464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000000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56464"/>
    <w:rPr>
      <w:rFonts w:asciiTheme="majorHAnsi" w:eastAsiaTheme="majorEastAsia" w:hAnsiTheme="majorHAnsi" w:cstheme="majorBidi"/>
      <w:color w:val="000000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256464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256464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256464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256464"/>
    <w:rPr>
      <w:b/>
      <w:bCs/>
      <w:smallCaps/>
      <w:color w:val="000000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256464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56464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A1595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595E"/>
  </w:style>
  <w:style w:type="paragraph" w:styleId="Footer">
    <w:name w:val="footer"/>
    <w:basedOn w:val="Normal"/>
    <w:link w:val="FooterChar"/>
    <w:uiPriority w:val="99"/>
    <w:unhideWhenUsed/>
    <w:rsid w:val="00A1595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595E"/>
  </w:style>
  <w:style w:type="character" w:styleId="Hyperlink">
    <w:name w:val="Hyperlink"/>
    <w:basedOn w:val="DefaultParagraphFont"/>
    <w:uiPriority w:val="99"/>
    <w:semiHidden/>
    <w:unhideWhenUsed/>
    <w:rsid w:val="00AD09E3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D09E3"/>
    <w:rPr>
      <w:color w:val="954F72"/>
      <w:u w:val="single"/>
    </w:rPr>
  </w:style>
  <w:style w:type="paragraph" w:customStyle="1" w:styleId="msonormal0">
    <w:name w:val="msonormal"/>
    <w:basedOn w:val="Normal"/>
    <w:rsid w:val="00AD09E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AD09E3"/>
    <w:pPr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hd w:val="clear" w:color="000000" w:fill="0000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FFFFFF"/>
      <w:sz w:val="24"/>
      <w:szCs w:val="24"/>
    </w:rPr>
  </w:style>
  <w:style w:type="paragraph" w:customStyle="1" w:styleId="xl64">
    <w:name w:val="xl64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0000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FFFFFF"/>
      <w:sz w:val="24"/>
      <w:szCs w:val="24"/>
    </w:rPr>
  </w:style>
  <w:style w:type="paragraph" w:customStyle="1" w:styleId="xl65">
    <w:name w:val="xl65"/>
    <w:basedOn w:val="Normal"/>
    <w:rsid w:val="00AD09E3"/>
    <w:pPr>
      <w:pBdr>
        <w:top w:val="single" w:sz="8" w:space="0" w:color="auto"/>
        <w:bottom w:val="single" w:sz="8" w:space="0" w:color="auto"/>
        <w:right w:val="single" w:sz="4" w:space="0" w:color="auto"/>
      </w:pBdr>
      <w:shd w:val="clear" w:color="000000" w:fill="C6EF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6100"/>
      <w:sz w:val="24"/>
      <w:szCs w:val="24"/>
    </w:rPr>
  </w:style>
  <w:style w:type="paragraph" w:customStyle="1" w:styleId="xl66">
    <w:name w:val="xl66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C6EF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6100"/>
      <w:sz w:val="24"/>
      <w:szCs w:val="24"/>
    </w:rPr>
  </w:style>
  <w:style w:type="paragraph" w:customStyle="1" w:styleId="xl67">
    <w:name w:val="xl67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A9D08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</w:pBdr>
      <w:shd w:val="clear" w:color="000000" w:fill="A9D08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AD09E3"/>
    <w:pPr>
      <w:pBdr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AD09E3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AD09E3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AD09E3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AD09E3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AD09E3"/>
    <w:pPr>
      <w:pBdr>
        <w:top w:val="single" w:sz="8" w:space="0" w:color="auto"/>
        <w:bottom w:val="single" w:sz="8" w:space="0" w:color="auto"/>
        <w:right w:val="single" w:sz="4" w:space="0" w:color="auto"/>
      </w:pBdr>
      <w:shd w:val="clear" w:color="000000" w:fill="5B9BD5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FFFFFF"/>
      <w:sz w:val="24"/>
      <w:szCs w:val="24"/>
    </w:rPr>
  </w:style>
  <w:style w:type="paragraph" w:customStyle="1" w:styleId="xl75">
    <w:name w:val="xl75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9BC2E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BDD7E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EDEDE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9">
    <w:name w:val="xl79"/>
    <w:basedOn w:val="Normal"/>
    <w:rsid w:val="00AD09E3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AD09E3"/>
    <w:pPr>
      <w:pBdr>
        <w:left w:val="single" w:sz="4" w:space="0" w:color="auto"/>
        <w:right w:val="single" w:sz="4" w:space="0" w:color="auto"/>
      </w:pBdr>
      <w:shd w:val="clear" w:color="000000" w:fill="BDD7E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2">
    <w:name w:val="xl82"/>
    <w:basedOn w:val="Normal"/>
    <w:rsid w:val="00AD09E3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3">
    <w:name w:val="xl83"/>
    <w:basedOn w:val="Normal"/>
    <w:rsid w:val="00AD09E3"/>
    <w:pPr>
      <w:pBdr>
        <w:left w:val="single" w:sz="4" w:space="0" w:color="auto"/>
        <w:right w:val="single" w:sz="4" w:space="0" w:color="auto"/>
      </w:pBdr>
      <w:shd w:val="clear" w:color="000000" w:fill="BF8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Normal"/>
    <w:rsid w:val="00AD09E3"/>
    <w:pPr>
      <w:pBdr>
        <w:left w:val="single" w:sz="4" w:space="0" w:color="auto"/>
        <w:right w:val="single" w:sz="4" w:space="0" w:color="auto"/>
      </w:pBdr>
      <w:shd w:val="clear" w:color="000000" w:fill="C9C9C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5">
    <w:name w:val="xl85"/>
    <w:basedOn w:val="Normal"/>
    <w:rsid w:val="00AD09E3"/>
    <w:pPr>
      <w:pBdr>
        <w:left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6">
    <w:name w:val="xl86"/>
    <w:basedOn w:val="Normal"/>
    <w:rsid w:val="00AD09E3"/>
    <w:pPr>
      <w:pBdr>
        <w:left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7">
    <w:name w:val="xl87"/>
    <w:basedOn w:val="Normal"/>
    <w:rsid w:val="00AD09E3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8">
    <w:name w:val="xl88"/>
    <w:basedOn w:val="Normal"/>
    <w:rsid w:val="00AD09E3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AD09E3"/>
    <w:pPr>
      <w:pBdr>
        <w:left w:val="single" w:sz="4" w:space="0" w:color="auto"/>
        <w:right w:val="single" w:sz="4" w:space="0" w:color="auto"/>
      </w:pBdr>
      <w:shd w:val="clear" w:color="000000" w:fill="BDD7E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5">
    <w:name w:val="font5"/>
    <w:basedOn w:val="Normal"/>
    <w:rsid w:val="004C04D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12"/>
      <w:szCs w:val="12"/>
    </w:rPr>
  </w:style>
  <w:style w:type="paragraph" w:customStyle="1" w:styleId="font6">
    <w:name w:val="font6"/>
    <w:basedOn w:val="Normal"/>
    <w:rsid w:val="004C04D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12"/>
      <w:szCs w:val="1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308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3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17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6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2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4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0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5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5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02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2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9" Type="http://schemas.openxmlformats.org/officeDocument/2006/relationships/image" Target="media/image33.png"/><Relationship Id="rId21" Type="http://schemas.openxmlformats.org/officeDocument/2006/relationships/image" Target="media/image15.png"/><Relationship Id="rId34" Type="http://schemas.openxmlformats.org/officeDocument/2006/relationships/image" Target="media/image28.png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4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2</TotalTime>
  <Pages>22</Pages>
  <Words>4954</Words>
  <Characters>13658</Characters>
  <Application>Microsoft Office Word</Application>
  <DocSecurity>0</DocSecurity>
  <Lines>5400</Lines>
  <Paragraphs>47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aham Driver</dc:creator>
  <cp:keywords/>
  <dc:description/>
  <cp:lastModifiedBy>Graham Driver (Staff)</cp:lastModifiedBy>
  <cp:revision>74</cp:revision>
  <cp:lastPrinted>2023-02-08T16:51:00Z</cp:lastPrinted>
  <dcterms:created xsi:type="dcterms:W3CDTF">2023-01-18T13:19:00Z</dcterms:created>
  <dcterms:modified xsi:type="dcterms:W3CDTF">2024-05-05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77f439e737e832d5a47359783eb086e54fa26fb5defc4dc56d4085d1a161aef</vt:lpwstr>
  </property>
  <property fmtid="{D5CDD505-2E9C-101B-9397-08002B2CF9AE}" pid="3" name="ZOTERO_PREF_1">
    <vt:lpwstr>&lt;data data-version="3" zotero-version="6.0.20"&gt;&lt;session id="NRswhqeu"/&gt;&lt;style id="http://www.zotero.org/styles/elsevier-harvard" hasBibliography="1" bibliographyStyleHasBeenSet="0"/&gt;&lt;prefs&gt;&lt;pref name="fieldType" value="Field"/&gt;&lt;/prefs&gt;&lt;/data&gt;</vt:lpwstr>
  </property>
</Properties>
</file>